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47AE94" w14:textId="77777777" w:rsidR="00256DFA" w:rsidRPr="009E1F20" w:rsidRDefault="00256DFA" w:rsidP="00256DFA">
      <w:pPr>
        <w:rPr>
          <w:rFonts w:cs="Arial"/>
          <w:szCs w:val="24"/>
        </w:rPr>
      </w:pPr>
      <w:bookmarkStart w:id="0" w:name="_GoBack"/>
      <w:bookmarkEnd w:id="0"/>
      <w:r w:rsidRPr="009E1F20">
        <w:rPr>
          <w:rFonts w:cs="Arial"/>
          <w:szCs w:val="24"/>
        </w:rPr>
        <w:t>Table S1. Summary statistics of air pollution measurements</w:t>
      </w:r>
    </w:p>
    <w:tbl>
      <w:tblPr>
        <w:tblW w:w="13041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168"/>
        <w:gridCol w:w="992"/>
        <w:gridCol w:w="1134"/>
        <w:gridCol w:w="806"/>
        <w:gridCol w:w="940"/>
        <w:gridCol w:w="940"/>
        <w:gridCol w:w="940"/>
        <w:gridCol w:w="998"/>
        <w:gridCol w:w="999"/>
        <w:gridCol w:w="999"/>
        <w:gridCol w:w="999"/>
        <w:gridCol w:w="1063"/>
        <w:gridCol w:w="1063"/>
      </w:tblGrid>
      <w:tr w:rsidR="00256DFA" w:rsidRPr="00811F63" w14:paraId="23414286" w14:textId="77777777" w:rsidTr="00A345E8">
        <w:trPr>
          <w:trHeight w:val="300"/>
        </w:trPr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119DD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94A12A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ir pollutant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9BB0CB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ype</w:t>
            </w:r>
          </w:p>
        </w:tc>
        <w:tc>
          <w:tcPr>
            <w:tcW w:w="80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7E416E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44FAC3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ean     (µg/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8F272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edian (µg/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1DCF2B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D     (µg/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399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7DBC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ercentiles (µg/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81D6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in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D527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x</w:t>
            </w:r>
          </w:p>
        </w:tc>
      </w:tr>
      <w:tr w:rsidR="00256DFA" w:rsidRPr="00811F63" w14:paraId="07F72A74" w14:textId="77777777" w:rsidTr="00A345E8">
        <w:trPr>
          <w:trHeight w:val="300"/>
        </w:trPr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A1D75D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CFC59A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DC9556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59EFC4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4FFEDC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F0EA6F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5E53C1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BFEC2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D27FB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B2FA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5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00A2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F1ACD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80A2E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256DFA" w:rsidRPr="00811F63" w14:paraId="0CB80A35" w14:textId="77777777" w:rsidTr="00A345E8">
        <w:trPr>
          <w:trHeight w:val="300"/>
        </w:trPr>
        <w:tc>
          <w:tcPr>
            <w:tcW w:w="116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9AAD46A" w14:textId="77777777" w:rsidR="00256DFA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IRBASE</w:t>
            </w:r>
          </w:p>
          <w:p w14:paraId="30245B24" w14:textId="0FF158B3" w:rsidR="003408DC" w:rsidRPr="00811F63" w:rsidRDefault="003408DC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</w:t>
            </w:r>
            <w:r w:rsidR="009825D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aining dataset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DC933F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C6EC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ffic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31B3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7F30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362E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53DE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5DEC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6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F5F5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0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A570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7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9F5F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.7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E150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A263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8.1</w:t>
            </w:r>
          </w:p>
        </w:tc>
      </w:tr>
      <w:tr w:rsidR="00256DFA" w:rsidRPr="00811F63" w14:paraId="27E90CA5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6C5605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2CAB39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1866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G</w:t>
            </w:r>
            <w:r w:rsidRPr="00E632B6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D9E9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4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AE9A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2150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E000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37C0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B26C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7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BD6F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7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2BBC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.7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B0A1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F597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4</w:t>
            </w:r>
          </w:p>
        </w:tc>
      </w:tr>
      <w:tr w:rsidR="00256DFA" w:rsidRPr="00811F63" w14:paraId="2B32DCAA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96CF90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A594F0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9BE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dustrial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D735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DC85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A6F6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0305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C1BE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6544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4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C74B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AEE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FC74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CCAF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6.0</w:t>
            </w:r>
          </w:p>
        </w:tc>
      </w:tr>
      <w:tr w:rsidR="00256DFA" w:rsidRPr="00811F63" w14:paraId="7DBB5E9A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48406B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DC40D5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AFFDC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l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A873D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4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700AB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8F17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3539E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FC1A0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7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80669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4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EBE6E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2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6F48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.9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E0B8F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258DB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.4</w:t>
            </w:r>
          </w:p>
        </w:tc>
      </w:tr>
      <w:tr w:rsidR="00256DFA" w:rsidRPr="00811F63" w14:paraId="20DF61E0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293D13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118B09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B243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ffic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1A0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4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B8D0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.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DCE6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4E00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40BE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.6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91A7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4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8617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.7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6BE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.6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8239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9DA7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1.8</w:t>
            </w:r>
          </w:p>
        </w:tc>
      </w:tr>
      <w:tr w:rsidR="00256DFA" w:rsidRPr="00811F63" w14:paraId="4ACF9FAE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BA82E7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3C980E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23D8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G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E77C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8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AEB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.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C566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.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BB74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4DC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A9D9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D41D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.9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8D1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62C2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800B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8.7</w:t>
            </w:r>
          </w:p>
        </w:tc>
      </w:tr>
      <w:tr w:rsidR="00256DFA" w:rsidRPr="00811F63" w14:paraId="606977C0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2DA916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BC606B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BE84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dustrial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9B10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806F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12EB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AFB2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CF9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6F97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D9AC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6.6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6CB5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5BD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3413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.5</w:t>
            </w:r>
          </w:p>
        </w:tc>
      </w:tr>
      <w:tr w:rsidR="00256DFA" w:rsidRPr="00811F63" w14:paraId="714C2A16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23F75C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D572DF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A47E7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l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93C66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9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2F92A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6.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1A92F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842C3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6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A2611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8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73F1C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4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0FE04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4.7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1C9EA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3.6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FF146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BDB16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1.8</w:t>
            </w:r>
          </w:p>
        </w:tc>
      </w:tr>
      <w:tr w:rsidR="00256DFA" w:rsidRPr="00811F63" w14:paraId="7C636AE2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F7947E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085B0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sampl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9BAD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ffic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0CD8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87EC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FCA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E44E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137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2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62D0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.1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B1DC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.1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1E46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7.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5564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CE25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9.9</w:t>
            </w:r>
          </w:p>
        </w:tc>
      </w:tr>
      <w:tr w:rsidR="00256DFA" w:rsidRPr="00811F63" w14:paraId="74DA50BE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084D20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838331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CBBF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G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431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F421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8548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.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FEB3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FF9C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EC5E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AEAA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4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8402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.6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15F2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C05E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.5</w:t>
            </w:r>
          </w:p>
        </w:tc>
      </w:tr>
      <w:tr w:rsidR="00256DFA" w:rsidRPr="00811F63" w14:paraId="56FDD1A0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587837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08C51A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E384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dustrial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FB9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A1E2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942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4033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C428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0FDF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4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B230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3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AB20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.3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CC07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3E3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.1</w:t>
            </w:r>
          </w:p>
        </w:tc>
      </w:tr>
      <w:tr w:rsidR="00256DFA" w:rsidRPr="00811F63" w14:paraId="700D5173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5FBFC3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4C977A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BCB8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l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9CF52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4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76C37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.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34CF3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.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FF6DC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1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22D5C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707B4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2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3624E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4.9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3301D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4.3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A975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EC65E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9.9</w:t>
            </w:r>
          </w:p>
        </w:tc>
      </w:tr>
      <w:tr w:rsidR="00256DFA" w:rsidRPr="00811F63" w14:paraId="1AF7D5D2" w14:textId="77777777" w:rsidTr="00A345E8">
        <w:trPr>
          <w:trHeight w:val="300"/>
        </w:trPr>
        <w:tc>
          <w:tcPr>
            <w:tcW w:w="116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9FA8FC4" w14:textId="108BA06F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SCAPE</w:t>
            </w:r>
            <w:r w:rsidR="003408D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(</w:t>
            </w:r>
            <w:r w:rsidR="009825D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xternal v</w:t>
            </w:r>
            <w:r w:rsidR="003408D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idation dataset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C6A327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M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A88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treet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1D31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CA14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315E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B155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F1BE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D35B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3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2C06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83E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8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D86F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EAAB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6.3</w:t>
            </w:r>
          </w:p>
        </w:tc>
      </w:tr>
      <w:tr w:rsidR="00256DFA" w:rsidRPr="00811F63" w14:paraId="556397B7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D29AA1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82D4F4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04C8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ural BG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510F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7B9F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6902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4E3F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A2C6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0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7C0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1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1081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105C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1.3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72A1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7625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.2</w:t>
            </w:r>
          </w:p>
        </w:tc>
      </w:tr>
      <w:tr w:rsidR="00256DFA" w:rsidRPr="00811F63" w14:paraId="3754EC92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C01C99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16009C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2312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Urban BG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4356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2806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48ED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79F8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FA8F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25BB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9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5F7C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8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EE42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.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3B71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397D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6</w:t>
            </w:r>
          </w:p>
        </w:tc>
      </w:tr>
      <w:tr w:rsidR="00256DFA" w:rsidRPr="00811F63" w14:paraId="127B32F3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04723B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9F2F6D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EB5B5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l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1AE96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79BA8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F50B1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B7EAA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B17BA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E0B87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5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11731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.1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7811B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6.0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D733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4948D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6.3</w:t>
            </w:r>
          </w:p>
        </w:tc>
      </w:tr>
      <w:tr w:rsidR="00256DFA" w:rsidRPr="00811F63" w14:paraId="6D53A05A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5E5086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C43D9A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</w:t>
            </w: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1C59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treet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7121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DF86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7.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0B2B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5AC2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AA73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1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EC327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.7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1698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.0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A99B8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.2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7DF5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E37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9.0</w:t>
            </w:r>
          </w:p>
        </w:tc>
      </w:tr>
      <w:tr w:rsidR="00256DFA" w:rsidRPr="00811F63" w14:paraId="5B308F4E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3B7F27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89C8B8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6149C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ural BG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16F5F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A936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50AD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CC332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95C1D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F7D4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513B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9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1F294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5.3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3D9D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961F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.9</w:t>
            </w:r>
          </w:p>
        </w:tc>
      </w:tr>
      <w:tr w:rsidR="00256DFA" w:rsidRPr="00811F63" w14:paraId="092F1D75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F69B38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ADA529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EC7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Urban BG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C56A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6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5604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2.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C0159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2.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CA6F3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D762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8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B2AD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6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6233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1AA8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.1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8DEA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1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1A68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.6</w:t>
            </w:r>
          </w:p>
        </w:tc>
      </w:tr>
      <w:tr w:rsidR="00256DFA" w:rsidRPr="00811F63" w14:paraId="1C6181DD" w14:textId="77777777" w:rsidTr="00A345E8">
        <w:trPr>
          <w:trHeight w:val="300"/>
        </w:trPr>
        <w:tc>
          <w:tcPr>
            <w:tcW w:w="116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89C7C0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C0FE13" w14:textId="77777777" w:rsidR="00256DFA" w:rsidRPr="00811F6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DFD2FA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l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ADA3E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9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74A75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9.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4360DB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6.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7A5A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.1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C9AC76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A13B1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7.6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024B9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6.7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199A1E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.1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3A63B0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0F3B45" w14:textId="77777777" w:rsidR="00256DFA" w:rsidRPr="00811F6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811F6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9.0</w:t>
            </w:r>
          </w:p>
        </w:tc>
      </w:tr>
    </w:tbl>
    <w:p w14:paraId="63BFACD0" w14:textId="77777777" w:rsidR="00256DFA" w:rsidRPr="00193FFF" w:rsidRDefault="00256DFA" w:rsidP="00256DFA">
      <w:pPr>
        <w:spacing w:after="0"/>
        <w:rPr>
          <w:rFonts w:cs="Arial"/>
          <w:sz w:val="20"/>
          <w:szCs w:val="20"/>
        </w:rPr>
      </w:pPr>
    </w:p>
    <w:p w14:paraId="4B5583E0" w14:textId="77777777" w:rsidR="00256DFA" w:rsidRPr="00193FFF" w:rsidRDefault="00256DFA" w:rsidP="00256DFA">
      <w:pPr>
        <w:spacing w:after="0"/>
        <w:rPr>
          <w:rFonts w:cs="Arial"/>
          <w:sz w:val="20"/>
          <w:szCs w:val="20"/>
        </w:rPr>
      </w:pPr>
      <w:proofErr w:type="spellStart"/>
      <w:proofErr w:type="gramStart"/>
      <w:r w:rsidRPr="00193FFF">
        <w:rPr>
          <w:rFonts w:cs="Arial"/>
          <w:sz w:val="20"/>
          <w:szCs w:val="20"/>
          <w:vertAlign w:val="superscript"/>
        </w:rPr>
        <w:t>a</w:t>
      </w:r>
      <w:r w:rsidRPr="00193FFF">
        <w:rPr>
          <w:rFonts w:cs="Arial"/>
          <w:sz w:val="20"/>
          <w:szCs w:val="20"/>
        </w:rPr>
        <w:t>BG</w:t>
      </w:r>
      <w:proofErr w:type="spellEnd"/>
      <w:proofErr w:type="gramEnd"/>
      <w:r w:rsidRPr="00193FFF">
        <w:rPr>
          <w:rFonts w:cs="Arial"/>
          <w:sz w:val="20"/>
          <w:szCs w:val="20"/>
        </w:rPr>
        <w:t xml:space="preserve"> = Background</w:t>
      </w:r>
    </w:p>
    <w:p w14:paraId="2AB0F9D3" w14:textId="77777777" w:rsidR="00256DFA" w:rsidRPr="009E1F20" w:rsidRDefault="00256DFA" w:rsidP="00256DFA">
      <w:pPr>
        <w:rPr>
          <w:rFonts w:cs="Arial"/>
          <w:szCs w:val="24"/>
        </w:rPr>
        <w:sectPr w:rsidR="00256DFA" w:rsidRPr="009E1F20" w:rsidSect="00BD6598">
          <w:pgSz w:w="15840" w:h="12240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626CD823" w14:textId="3915C581" w:rsidR="00256DFA" w:rsidRDefault="00256DFA" w:rsidP="00256DFA">
      <w:pPr>
        <w:rPr>
          <w:rFonts w:cstheme="minorHAnsi"/>
          <w:szCs w:val="24"/>
        </w:rPr>
      </w:pPr>
      <w:r w:rsidRPr="009E1F20">
        <w:rPr>
          <w:rFonts w:cs="Arial"/>
          <w:szCs w:val="24"/>
        </w:rPr>
        <w:lastRenderedPageBreak/>
        <w:t>Table S2. Potential predictor variables</w:t>
      </w:r>
      <w:r w:rsidR="00C15292" w:rsidRPr="00C15292">
        <w:rPr>
          <w:rFonts w:cstheme="minorHAnsi"/>
          <w:szCs w:val="24"/>
        </w:rPr>
        <w:t xml:space="preserve"> </w:t>
      </w:r>
      <w:r w:rsidR="00C15292" w:rsidRPr="002C18EB">
        <w:rPr>
          <w:rFonts w:cstheme="minorHAnsi"/>
          <w:szCs w:val="24"/>
        </w:rPr>
        <w:t>and statistics for grid estimate or selected buffers (</w:t>
      </w:r>
      <w:r w:rsidR="004F291F">
        <w:rPr>
          <w:rFonts w:cstheme="minorHAnsi"/>
          <w:szCs w:val="24"/>
        </w:rPr>
        <w:t>10</w:t>
      </w:r>
      <w:r w:rsidR="00C15292" w:rsidRPr="002C18EB">
        <w:rPr>
          <w:rFonts w:cstheme="minorHAnsi"/>
          <w:szCs w:val="24"/>
        </w:rPr>
        <w:t>0</w:t>
      </w:r>
      <w:r w:rsidR="00C15292">
        <w:rPr>
          <w:rFonts w:cstheme="minorHAnsi"/>
          <w:szCs w:val="24"/>
        </w:rPr>
        <w:t>m</w:t>
      </w:r>
      <w:r w:rsidR="00C15292" w:rsidRPr="002C18EB">
        <w:rPr>
          <w:rFonts w:cstheme="minorHAnsi"/>
          <w:szCs w:val="24"/>
        </w:rPr>
        <w:t>, 1000</w:t>
      </w:r>
      <w:r w:rsidR="00C15292">
        <w:rPr>
          <w:rFonts w:cstheme="minorHAnsi"/>
          <w:szCs w:val="24"/>
        </w:rPr>
        <w:t>m</w:t>
      </w:r>
      <w:r w:rsidR="00C15292" w:rsidRPr="002C18EB">
        <w:rPr>
          <w:rFonts w:cstheme="minorHAnsi"/>
          <w:szCs w:val="24"/>
        </w:rPr>
        <w:t xml:space="preserve"> and 10000m)</w:t>
      </w:r>
    </w:p>
    <w:tbl>
      <w:tblPr>
        <w:tblW w:w="14601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27"/>
        <w:gridCol w:w="1275"/>
        <w:gridCol w:w="625"/>
        <w:gridCol w:w="1927"/>
        <w:gridCol w:w="1134"/>
        <w:gridCol w:w="854"/>
        <w:gridCol w:w="1056"/>
        <w:gridCol w:w="1067"/>
        <w:gridCol w:w="283"/>
        <w:gridCol w:w="1134"/>
        <w:gridCol w:w="992"/>
        <w:gridCol w:w="1276"/>
        <w:gridCol w:w="851"/>
      </w:tblGrid>
      <w:tr w:rsidR="00462BEC" w:rsidRPr="00462BEC" w14:paraId="6B52EF54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EFED4FD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bookmarkStart w:id="1" w:name="_Hlk7529875"/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redictor variable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13D9BC4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ame variable</w:t>
            </w:r>
          </w:p>
        </w:tc>
        <w:tc>
          <w:tcPr>
            <w:tcW w:w="62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8D8E57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Year</w:t>
            </w:r>
          </w:p>
        </w:tc>
        <w:tc>
          <w:tcPr>
            <w:tcW w:w="192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89A54CE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Buffer size (radius in m) or grid estimate</w:t>
            </w:r>
          </w:p>
        </w:tc>
        <w:tc>
          <w:tcPr>
            <w:tcW w:w="411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B43B54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M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  <w:lang w:val="en-US"/>
              </w:rPr>
              <w:t xml:space="preserve">2.5 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model predictors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4CCDA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4253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4377AD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NO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model predictors</w:t>
            </w:r>
          </w:p>
        </w:tc>
      </w:tr>
      <w:tr w:rsidR="00462BEC" w:rsidRPr="00462BEC" w14:paraId="0A62E49A" w14:textId="77777777" w:rsidTr="00CE7AE9">
        <w:trPr>
          <w:trHeight w:val="20"/>
        </w:trPr>
        <w:tc>
          <w:tcPr>
            <w:tcW w:w="21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B44E4B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2C78ED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27E23B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1ECBDF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800D11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1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st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percentile</w:t>
            </w:r>
          </w:p>
        </w:tc>
        <w:tc>
          <w:tcPr>
            <w:tcW w:w="8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8223F5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Median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AA6597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99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th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percentile</w:t>
            </w:r>
          </w:p>
        </w:tc>
        <w:tc>
          <w:tcPr>
            <w:tcW w:w="1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0827CD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Mean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EBA40F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01C352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1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st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percentil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AEDB89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Media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28D9D4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99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th</w:t>
            </w: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percentile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3989A9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Mean</w:t>
            </w:r>
          </w:p>
        </w:tc>
      </w:tr>
      <w:tr w:rsidR="00462BEC" w:rsidRPr="00462BEC" w14:paraId="2570B365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EE89102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Dispersion model estimates (µg/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FC1E3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CC_P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5</w:t>
            </w:r>
          </w:p>
        </w:tc>
        <w:tc>
          <w:tcPr>
            <w:tcW w:w="62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68DD1DE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10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9B91887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ri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EB5A8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BB3DD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00A38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4AD29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3B4D0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C953C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5FA6E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553C8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C096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462BEC" w:rsidRPr="00462BEC" w14:paraId="448972B1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9EE568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D3BE11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CC_NO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62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2F729B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4C9BBE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FB68B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AC944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7F638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D84E1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F90F7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93CC7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D9175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2166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1A87C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</w:p>
        </w:tc>
      </w:tr>
      <w:tr w:rsidR="00462BEC" w:rsidRPr="00462BEC" w14:paraId="096155EF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801BB60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tellite derived estimates (µg/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E523B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T_P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5</w:t>
            </w:r>
          </w:p>
        </w:tc>
        <w:tc>
          <w:tcPr>
            <w:tcW w:w="62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255AAD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10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614965D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ri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91678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EBA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F913A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10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31CB7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14643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1518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0A18C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24FFA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2F4AD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462BEC" w:rsidRPr="00462BEC" w14:paraId="6F4AA34F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2A776E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34AD59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AT_NO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62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DEB08DF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C02F2C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E94DB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188B9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70216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800DF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66706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AF5F7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B0C0E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A2A5D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7EAE1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3C16DA" w:rsidRPr="00462BEC" w14:paraId="6B8A39B3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80B5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ength of Major roads (m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86D10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JRD</w:t>
            </w:r>
          </w:p>
        </w:tc>
        <w:tc>
          <w:tcPr>
            <w:tcW w:w="62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CD1D4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10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ABC1B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, 100, 200, 300, 400, 500, 700, 1000, 2000, 5000, 1000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F4F04" w14:textId="30558FD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74C5C" w14:textId="0225A9E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391B4C" w14:textId="01843A6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08</w:t>
            </w:r>
          </w:p>
        </w:tc>
        <w:tc>
          <w:tcPr>
            <w:tcW w:w="10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8FD17" w14:textId="1658FFF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2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223F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A6E94" w14:textId="183EF78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D11847" w14:textId="54F7E17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9D4705" w14:textId="46CA3B6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0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BA3B86" w14:textId="2F7C523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4</w:t>
            </w:r>
          </w:p>
        </w:tc>
      </w:tr>
      <w:tr w:rsidR="003C16DA" w:rsidRPr="00462BEC" w14:paraId="3DD57ABF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D486C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44739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123647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B908E7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747DB" w14:textId="787B690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AC7067" w14:textId="7F84CCC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639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10313" w14:textId="48BF323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070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FB9B4" w14:textId="123479B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38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442B5F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0B474" w14:textId="45D297C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790EB" w14:textId="6DE6D19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5F6BD9" w14:textId="707C854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47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B953EE" w14:textId="6E1661C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945</w:t>
            </w:r>
          </w:p>
        </w:tc>
      </w:tr>
      <w:tr w:rsidR="003C16DA" w:rsidRPr="00462BEC" w14:paraId="2F07F411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D2CE73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46F32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EC3101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20F8E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8EA51" w14:textId="34F6881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1F4B4" w14:textId="07A0A40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35837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5579D" w14:textId="78F57D6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26443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EDAAE" w14:textId="1E47363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5581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E82B5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37242" w14:textId="407B3ED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33D06" w14:textId="1B27323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0965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D8CA01" w14:textId="27E66DC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277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CA2C07" w14:textId="34290E5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42825</w:t>
            </w:r>
          </w:p>
        </w:tc>
      </w:tr>
      <w:tr w:rsidR="003C16DA" w:rsidRPr="00462BEC" w14:paraId="4F68BF1A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AFCC0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F4405" w14:textId="77777777" w:rsidR="003C16DA" w:rsidRPr="00462BEC" w:rsidRDefault="003C16DA" w:rsidP="003C16D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51275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6019C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A2FA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2E86B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B270A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58021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12F21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9E73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82E35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15916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134C74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C16DA" w:rsidRPr="00462BEC" w14:paraId="32C12F5C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07834C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ength of All roads (m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E8E1C40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RD</w:t>
            </w:r>
          </w:p>
        </w:tc>
        <w:tc>
          <w:tcPr>
            <w:tcW w:w="6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DE882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1B5C9D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CB3A1" w14:textId="467D0D5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3CAA1" w14:textId="542921F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16399" w14:textId="688CA54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112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16A7A4" w14:textId="5E2226E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A2E39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C23FD" w14:textId="6A20A11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D6E3C" w14:textId="40EBF1A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ADF05" w14:textId="041E3DD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0A99F5" w14:textId="1165FC3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4</w:t>
            </w:r>
          </w:p>
        </w:tc>
      </w:tr>
      <w:tr w:rsidR="003C16DA" w:rsidRPr="00462BEC" w14:paraId="54498C73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42B0D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88035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F4565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A1946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65DB3" w14:textId="7F437CE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057DA8" w14:textId="51D85C4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146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289DF" w14:textId="30A0BD1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2668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002CE" w14:textId="564AF42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1619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88E0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4D5951" w14:textId="7ED3B16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6849CD" w14:textId="2AF58C3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8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411FE" w14:textId="05A0E7E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89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312EA" w14:textId="3662E88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0723</w:t>
            </w:r>
          </w:p>
        </w:tc>
      </w:tr>
      <w:tr w:rsidR="003C16DA" w:rsidRPr="00462BEC" w14:paraId="4312E010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9DF1E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568B8D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348F7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71A48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0802A" w14:textId="792DB83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7525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01B7E8" w14:textId="5E96482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5386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F90171" w14:textId="09B43B1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47232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934CC" w14:textId="06ADF72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11710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2B73EB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AB0E0" w14:textId="2E12D32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3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04530" w14:textId="618BE75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9172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B04AD" w14:textId="5DC99C2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757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F2A34" w14:textId="29F746D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68810</w:t>
            </w:r>
          </w:p>
        </w:tc>
      </w:tr>
      <w:tr w:rsidR="003C16DA" w:rsidRPr="00462BEC" w14:paraId="1D16F3C9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A911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Surface area of total build </w:t>
            </w:r>
            <w:proofErr w:type="spellStart"/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up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(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DF46D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BU</w:t>
            </w:r>
          </w:p>
        </w:tc>
        <w:tc>
          <w:tcPr>
            <w:tcW w:w="62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66F335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06</w:t>
            </w:r>
          </w:p>
        </w:tc>
        <w:tc>
          <w:tcPr>
            <w:tcW w:w="192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C8D0A86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, 100, 200, 300, 400, 500, 600, 700, 800, 1000, 1200, 1500, 1800, 2000, 2500, 3000, 3500, 4000, 5000, 6000, 7000, 8000, 1000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D9A173" w14:textId="2F7D729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3B2D6" w14:textId="4D5CFDF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C09188" w14:textId="7556187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C0DC8" w14:textId="4E23E80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9A9C4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2A48F" w14:textId="42B0BD0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FF26A" w14:textId="60E04BF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33BF00" w14:textId="162DB9D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332B75" w14:textId="7C24C36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</w:tr>
      <w:tr w:rsidR="003C16DA" w:rsidRPr="00462BEC" w14:paraId="438EC88B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93160D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C1B4C1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404D9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EE89C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78568" w14:textId="7207C25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35CDE3" w14:textId="311A209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5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82E8C" w14:textId="78460B6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E635E" w14:textId="0586CD4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6B61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4ADF8" w14:textId="6C08A66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2CCD2" w14:textId="3AD2BF6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2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88A4E" w14:textId="46C91D2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E891B" w14:textId="5B1E087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94</w:t>
            </w:r>
          </w:p>
        </w:tc>
      </w:tr>
      <w:tr w:rsidR="003C16DA" w:rsidRPr="00462BEC" w14:paraId="0A0CEF9E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B06086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73E154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981588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7EB6D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9CF18" w14:textId="614E84B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A95E7" w14:textId="430902C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59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56BA6" w14:textId="7B52474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6013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FAA01" w14:textId="10A11EC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996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9B504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22D53" w14:textId="2AB24F8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19EF2" w14:textId="7300B10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66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7B82ED" w14:textId="65EFBBE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62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5AB635" w14:textId="2AA75A4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704</w:t>
            </w:r>
          </w:p>
        </w:tc>
      </w:tr>
      <w:tr w:rsidR="003C16DA" w:rsidRPr="00462BEC" w14:paraId="6BE5D229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12424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44535" w14:textId="77777777" w:rsidR="003C16DA" w:rsidRPr="00462BEC" w:rsidRDefault="003C16DA" w:rsidP="003C16D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3FCAB5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507465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E1D3C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458C5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E4C7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85555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E917F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B0730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9AEBB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117F2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07AD9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C16DA" w:rsidRPr="00462BEC" w14:paraId="63E737BC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C6E7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rface area of natural areas (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7E4DD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AT</w:t>
            </w: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43CD4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25D75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C3A65C" w14:textId="32289AE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1EB45" w14:textId="24520B8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3B735C" w14:textId="1C525C7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C55A39" w14:textId="0CF6BB2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339B0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68EDE0" w14:textId="2E9AC42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A9B84" w14:textId="6FE3202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CFB6F" w14:textId="12D84DE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369B0D" w14:textId="0E82028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</w:tr>
      <w:tr w:rsidR="003C16DA" w:rsidRPr="00462BEC" w14:paraId="18F77170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52045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7E07D3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FF11A8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551201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07E24" w14:textId="0178DA4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3F363" w14:textId="7EF5451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CDB4D" w14:textId="2580969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61DF9" w14:textId="2C7239D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589CD1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84E315" w14:textId="0CE8EC7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8585A" w14:textId="100CD6A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321F40" w14:textId="3B5B9C9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5E10D" w14:textId="74D1B15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9</w:t>
            </w:r>
          </w:p>
        </w:tc>
      </w:tr>
      <w:tr w:rsidR="003C16DA" w:rsidRPr="00462BEC" w14:paraId="2C4CB25E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C794A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9DAE24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2E8A1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75A898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1A72F" w14:textId="7054EFF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54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7995C" w14:textId="73E2C47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0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930563" w14:textId="56D5939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6634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426BD4" w14:textId="3757A5D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04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F625A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D1BB1" w14:textId="103B88C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C3F07" w14:textId="2147C0F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6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AAE54" w14:textId="4E8E132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93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4ED4F6" w14:textId="4FC449F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0241</w:t>
            </w:r>
          </w:p>
        </w:tc>
      </w:tr>
      <w:tr w:rsidR="003C16DA" w:rsidRPr="00462BEC" w14:paraId="0225B0A5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638130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FDB64" w14:textId="77777777" w:rsidR="003C16DA" w:rsidRPr="00462BEC" w:rsidRDefault="003C16DA" w:rsidP="003C16D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7053B5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48326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35A1D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4CE33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72ED4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C4C9D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3F576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9C5BD9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C8593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D27E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0980A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C16DA" w:rsidRPr="00462BEC" w14:paraId="676F5B72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66AE7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rface area of industrial/ commercial areas (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00C44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ND</w:t>
            </w: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793704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47635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B74CB" w14:textId="74AE2AE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7C8EAD" w14:textId="1FC4B5F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7A5126" w14:textId="467B2E5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7F187" w14:textId="0806C76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98FE6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24BCF" w14:textId="440A690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33B8F" w14:textId="1F7FD41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0C46D" w14:textId="4825CA5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C5D98" w14:textId="795BBA8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</w:tr>
      <w:tr w:rsidR="003C16DA" w:rsidRPr="00462BEC" w14:paraId="5FD71033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140C57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2A3CF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71EE5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D1E0F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B13223" w14:textId="102B752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D4118" w14:textId="4B72D20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1705C7" w14:textId="0686C90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78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59380" w14:textId="3FF9D9D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385C75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FCEDE" w14:textId="327FF3B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FF6BC" w14:textId="70C7107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96D33" w14:textId="6E46439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F34BD" w14:textId="5FC5801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7</w:t>
            </w:r>
          </w:p>
        </w:tc>
      </w:tr>
      <w:tr w:rsidR="003C16DA" w:rsidRPr="00462BEC" w14:paraId="56FDC2B7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9550B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4559C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934D4A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08E9B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B2FE2" w14:textId="28A34D0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68A420" w14:textId="7637FBB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087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D5437" w14:textId="504CFEB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38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48DBD" w14:textId="52A321D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30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FE3146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52B4F" w14:textId="3B6C0CD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4B7094" w14:textId="0A889CF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5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AD9C6" w14:textId="447CAAD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4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14C02" w14:textId="32B5736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146</w:t>
            </w:r>
          </w:p>
        </w:tc>
      </w:tr>
      <w:tr w:rsidR="003C16DA" w:rsidRPr="00462BEC" w14:paraId="2069B3A3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3C616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33180" w14:textId="77777777" w:rsidR="003C16DA" w:rsidRPr="00462BEC" w:rsidRDefault="003C16DA" w:rsidP="003C16D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3EF0D6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AA2CD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61721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238A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485E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81FF4F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2C2E00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ED8799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7CB02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3B7B5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9B8C7F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C16DA" w:rsidRPr="00462BEC" w14:paraId="2BB08F78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D4358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rface area of ports (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D3341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R</w:t>
            </w: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940581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A3E4E1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05C5D" w14:textId="0321E49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42058" w14:textId="7139CDB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9B187" w14:textId="7CEA0FB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AC4E8D" w14:textId="0C57DB7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E4E24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88987" w14:textId="6176C5A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0E0B4" w14:textId="58671B0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91901" w14:textId="17AE6E6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611D5E" w14:textId="35EB444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</w:tr>
      <w:tr w:rsidR="003C16DA" w:rsidRPr="00462BEC" w14:paraId="1DAF937C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7CACC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FD6BB7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1A3D6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B142F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22B29" w14:textId="2075BF6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EA2C2" w14:textId="2B82737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569E4D" w14:textId="3307799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3E828" w14:textId="36E4460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EE2DDC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6216FA" w14:textId="1C9E9D9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86EA7" w14:textId="53FCDED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59E3D9" w14:textId="098A996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6B3E0" w14:textId="4486AB2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</w:tr>
      <w:tr w:rsidR="003C16DA" w:rsidRPr="00462BEC" w14:paraId="4900E17F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B9C04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135C6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CBF2BE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2C4662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4CB88" w14:textId="099483A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10783" w14:textId="776D18D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99EC0F" w14:textId="7ACE024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68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01A928" w14:textId="77CFDEF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335BB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F1045F" w14:textId="32E9C8F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1AE9F" w14:textId="08D7273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D4B1C6" w14:textId="1FE295A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B4D29F" w14:textId="37F600A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2</w:t>
            </w:r>
          </w:p>
        </w:tc>
      </w:tr>
      <w:tr w:rsidR="003C16DA" w:rsidRPr="00462BEC" w14:paraId="5D018475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D7A6C5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5A10C" w14:textId="77777777" w:rsidR="003C16DA" w:rsidRPr="00462BEC" w:rsidRDefault="003C16DA" w:rsidP="003C16D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9FF5C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A53B93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B2D2D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0E8B9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5CBEBA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D9DEA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00AA0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47631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6F604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8C47A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767208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C16DA" w:rsidRPr="00462BEC" w14:paraId="00545733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35765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urface area of urban green (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C7DD5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UGR</w:t>
            </w: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F41A6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A70E2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6FBDD" w14:textId="0E1AEA8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8ECE8" w14:textId="49AF001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55848" w14:textId="68B4AB9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8A524" w14:textId="55B368F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4078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1C1C0" w14:textId="468AEDD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02B865" w14:textId="6B4426B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8C5C4" w14:textId="70E0664E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7F08E" w14:textId="02AEE63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</w:tr>
      <w:tr w:rsidR="003C16DA" w:rsidRPr="00462BEC" w14:paraId="4A30EA15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A1EA50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A6CE0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3B28BA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965244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EEDB9" w14:textId="524C7CD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27ECA" w14:textId="5090D5C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6E825" w14:textId="4E4257D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4A856" w14:textId="1497E91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ABD5D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F759E" w14:textId="47ADB38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030A1" w14:textId="20FE568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F63821" w14:textId="3B9BBD4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D400D5" w14:textId="102A08E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</w:tr>
      <w:tr w:rsidR="003C16DA" w:rsidRPr="00462BEC" w14:paraId="0F1A0B67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910776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81FEB" w14:textId="77777777" w:rsidR="003C16DA" w:rsidRPr="00462BEC" w:rsidRDefault="003C16DA" w:rsidP="003C16D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4D6358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E9132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11730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33599C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01B952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2F5E2D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CA097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99C32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9EDBF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2B272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49523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C16DA" w:rsidRPr="00462BEC" w14:paraId="7243E38B" w14:textId="77777777" w:rsidTr="00CE7AE9">
        <w:trPr>
          <w:trHeight w:val="20"/>
        </w:trPr>
        <w:tc>
          <w:tcPr>
            <w:tcW w:w="212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5341DE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Surface area of residential </w:t>
            </w:r>
            <w:proofErr w:type="spellStart"/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nd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(m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127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6CC6B7" w14:textId="77777777" w:rsidR="003C16DA" w:rsidRPr="00462BEC" w:rsidRDefault="003C16DA" w:rsidP="003C16D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ES</w:t>
            </w: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104E8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A21245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A3D0DB" w14:textId="55AEF8E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0620F" w14:textId="0023B2D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EC712" w14:textId="58658EFF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7CD69" w14:textId="685E7CC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0271C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3941A7" w14:textId="4196F872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86D67" w14:textId="6344D7F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A9B1B5" w14:textId="04A6CB86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32373" w14:textId="13631C80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</w:tr>
      <w:tr w:rsidR="003C16DA" w:rsidRPr="00462BEC" w14:paraId="4CDB5767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7D337F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2D6D79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CD88B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035C9A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464A7" w14:textId="24356FB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9612F1" w14:textId="195DF6B4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9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616AD5" w14:textId="325817B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C71ED" w14:textId="42C9D509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7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B7761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F7564" w14:textId="7A05FD5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75D29" w14:textId="5D1DD80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DD3F2" w14:textId="6B16DACD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8D40A" w14:textId="11B47B2A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59</w:t>
            </w:r>
          </w:p>
        </w:tc>
      </w:tr>
      <w:tr w:rsidR="003C16DA" w:rsidRPr="00462BEC" w14:paraId="77AB3B56" w14:textId="77777777" w:rsidTr="00CE7AE9">
        <w:trPr>
          <w:trHeight w:val="20"/>
        </w:trPr>
        <w:tc>
          <w:tcPr>
            <w:tcW w:w="212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B4E71B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12C4BC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2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12368A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C32898" w14:textId="77777777" w:rsidR="003C16DA" w:rsidRPr="00462BEC" w:rsidRDefault="003C16DA" w:rsidP="003C16D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F92E99" w14:textId="65A4E8F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7DAC8C" w14:textId="749FCC3C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84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517890" w14:textId="7594D1E1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1049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8AEFF9" w14:textId="064B07D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017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24FE1F" w14:textId="77777777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35BCDC" w14:textId="310F8B63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9B1659" w14:textId="42CE149B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28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B50051" w14:textId="54F9EF85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131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D9EECE" w14:textId="6609F4C8" w:rsidR="003C16DA" w:rsidRPr="00462BEC" w:rsidRDefault="003C16DA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958</w:t>
            </w:r>
          </w:p>
        </w:tc>
      </w:tr>
      <w:tr w:rsidR="00462BEC" w:rsidRPr="00462BEC" w14:paraId="2A5A39B6" w14:textId="77777777" w:rsidTr="00CE7AE9">
        <w:trPr>
          <w:trHeight w:val="2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103EA9" w14:textId="77777777" w:rsidR="00462BEC" w:rsidRPr="00462BEC" w:rsidRDefault="00462BEC" w:rsidP="00462B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ltitude – </w:t>
            </w:r>
            <w:proofErr w:type="spellStart"/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transformed</w:t>
            </w: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d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0D34E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T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F71F32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747C0E" w14:textId="77777777" w:rsidR="00462BEC" w:rsidRPr="00462BEC" w:rsidRDefault="00462BEC" w:rsidP="00462B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oi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C81C7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F828D0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0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42A6E0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57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08CE1F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60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D8409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31FB8E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8C3A3F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35D8D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48BBD2" w14:textId="77777777" w:rsidR="00462BEC" w:rsidRPr="00462BEC" w:rsidRDefault="00462BEC" w:rsidP="00A345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62BE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04</w:t>
            </w:r>
          </w:p>
        </w:tc>
      </w:tr>
    </w:tbl>
    <w:p w14:paraId="15896186" w14:textId="77777777" w:rsidR="008240A3" w:rsidRPr="008240A3" w:rsidRDefault="008240A3" w:rsidP="008240A3">
      <w:pPr>
        <w:spacing w:after="0"/>
        <w:rPr>
          <w:rFonts w:cstheme="minorHAnsi"/>
          <w:szCs w:val="24"/>
          <w:lang w:val="en-US"/>
        </w:rPr>
      </w:pPr>
      <w:bookmarkStart w:id="2" w:name="_Hlk7531536"/>
      <w:bookmarkEnd w:id="1"/>
    </w:p>
    <w:p w14:paraId="526F14BD" w14:textId="77777777" w:rsidR="008240A3" w:rsidRPr="008240A3" w:rsidRDefault="008240A3" w:rsidP="008240A3">
      <w:pPr>
        <w:spacing w:after="0"/>
        <w:rPr>
          <w:rFonts w:cstheme="minorHAnsi"/>
          <w:sz w:val="20"/>
          <w:szCs w:val="20"/>
          <w:lang w:val="en-US"/>
        </w:rPr>
      </w:pPr>
      <w:proofErr w:type="spellStart"/>
      <w:proofErr w:type="gramStart"/>
      <w:r w:rsidRPr="008240A3">
        <w:rPr>
          <w:rFonts w:cstheme="minorHAnsi" w:hint="eastAsia"/>
          <w:sz w:val="20"/>
          <w:szCs w:val="20"/>
          <w:vertAlign w:val="superscript"/>
          <w:lang w:val="en-US"/>
        </w:rPr>
        <w:t>a</w:t>
      </w:r>
      <w:r w:rsidRPr="008240A3">
        <w:rPr>
          <w:rFonts w:cstheme="minorHAnsi" w:hint="eastAsia"/>
          <w:sz w:val="20"/>
          <w:szCs w:val="20"/>
          <w:lang w:val="en-US"/>
        </w:rPr>
        <w:t>Residential</w:t>
      </w:r>
      <w:proofErr w:type="spellEnd"/>
      <w:proofErr w:type="gramEnd"/>
      <w:r w:rsidRPr="008240A3">
        <w:rPr>
          <w:rFonts w:cstheme="minorHAnsi" w:hint="eastAsia"/>
          <w:sz w:val="20"/>
          <w:szCs w:val="20"/>
          <w:lang w:val="en-US"/>
        </w:rPr>
        <w:t xml:space="preserve"> + </w:t>
      </w:r>
      <w:proofErr w:type="spellStart"/>
      <w:r w:rsidRPr="008240A3">
        <w:rPr>
          <w:rFonts w:cstheme="minorHAnsi" w:hint="eastAsia"/>
          <w:sz w:val="20"/>
          <w:szCs w:val="20"/>
          <w:lang w:val="en-US"/>
        </w:rPr>
        <w:t>Ind</w:t>
      </w:r>
      <w:proofErr w:type="spellEnd"/>
      <w:r w:rsidRPr="008240A3">
        <w:rPr>
          <w:rFonts w:cstheme="minorHAnsi" w:hint="eastAsia"/>
          <w:sz w:val="20"/>
          <w:szCs w:val="20"/>
          <w:lang w:val="en-US"/>
        </w:rPr>
        <w:t>/</w:t>
      </w:r>
      <w:proofErr w:type="spellStart"/>
      <w:r w:rsidRPr="008240A3">
        <w:rPr>
          <w:rFonts w:cstheme="minorHAnsi" w:hint="eastAsia"/>
          <w:sz w:val="20"/>
          <w:szCs w:val="20"/>
          <w:lang w:val="en-US"/>
        </w:rPr>
        <w:t>comm</w:t>
      </w:r>
      <w:proofErr w:type="spellEnd"/>
      <w:r w:rsidRPr="008240A3">
        <w:rPr>
          <w:rFonts w:cstheme="minorHAnsi" w:hint="eastAsia"/>
          <w:sz w:val="20"/>
          <w:szCs w:val="20"/>
          <w:lang w:val="en-US"/>
        </w:rPr>
        <w:t xml:space="preserve"> + Port + transport infrastructure, airports, mines, dumps and construction sites</w:t>
      </w:r>
    </w:p>
    <w:p w14:paraId="0A7B864F" w14:textId="77777777" w:rsidR="008240A3" w:rsidRPr="008240A3" w:rsidRDefault="008240A3" w:rsidP="008240A3">
      <w:pPr>
        <w:spacing w:after="0"/>
        <w:rPr>
          <w:rFonts w:cstheme="minorHAnsi"/>
          <w:sz w:val="20"/>
          <w:szCs w:val="20"/>
          <w:lang w:val="en-US"/>
        </w:rPr>
      </w:pPr>
      <w:proofErr w:type="spellStart"/>
      <w:proofErr w:type="gramStart"/>
      <w:r w:rsidRPr="008240A3">
        <w:rPr>
          <w:rFonts w:cstheme="minorHAnsi"/>
          <w:sz w:val="20"/>
          <w:szCs w:val="20"/>
          <w:vertAlign w:val="superscript"/>
          <w:lang w:val="en-US"/>
        </w:rPr>
        <w:lastRenderedPageBreak/>
        <w:t>b</w:t>
      </w:r>
      <w:r w:rsidRPr="008240A3">
        <w:rPr>
          <w:rFonts w:cstheme="minorHAnsi"/>
          <w:sz w:val="20"/>
          <w:szCs w:val="20"/>
          <w:lang w:val="en-US"/>
        </w:rPr>
        <w:t>Surface</w:t>
      </w:r>
      <w:proofErr w:type="spellEnd"/>
      <w:proofErr w:type="gramEnd"/>
      <w:r w:rsidRPr="008240A3">
        <w:rPr>
          <w:rFonts w:cstheme="minorHAnsi"/>
          <w:sz w:val="20"/>
          <w:szCs w:val="20"/>
          <w:lang w:val="en-US"/>
        </w:rPr>
        <w:t xml:space="preserve"> area of urban green only has estimates for buffer size of </w:t>
      </w:r>
      <w:r w:rsidRPr="008240A3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50m, 100m, 200m, 300m, 400m, 500m, 600m, 700m, 800m, 1000m</w:t>
      </w:r>
    </w:p>
    <w:p w14:paraId="3FDC2A8A" w14:textId="3C650001" w:rsidR="008240A3" w:rsidRPr="008240A3" w:rsidRDefault="008240A3" w:rsidP="008240A3">
      <w:pPr>
        <w:spacing w:after="0"/>
        <w:rPr>
          <w:rFonts w:cstheme="minorHAnsi"/>
          <w:sz w:val="20"/>
          <w:szCs w:val="20"/>
          <w:lang w:val="en-US"/>
        </w:rPr>
      </w:pPr>
      <w:proofErr w:type="spellStart"/>
      <w:proofErr w:type="gramStart"/>
      <w:r w:rsidRPr="008240A3">
        <w:rPr>
          <w:rFonts w:cstheme="minorHAnsi"/>
          <w:sz w:val="20"/>
          <w:szCs w:val="20"/>
          <w:vertAlign w:val="superscript"/>
          <w:lang w:val="en-US"/>
        </w:rPr>
        <w:t>c</w:t>
      </w:r>
      <w:r w:rsidR="00293063">
        <w:rPr>
          <w:rFonts w:cstheme="minorHAnsi"/>
          <w:sz w:val="20"/>
          <w:szCs w:val="20"/>
          <w:lang w:val="en-US"/>
        </w:rPr>
        <w:t>C</w:t>
      </w:r>
      <w:r w:rsidRPr="008240A3">
        <w:rPr>
          <w:rFonts w:cstheme="minorHAnsi" w:hint="eastAsia"/>
          <w:sz w:val="20"/>
          <w:szCs w:val="20"/>
          <w:lang w:val="en-US"/>
        </w:rPr>
        <w:t>ontinuous</w:t>
      </w:r>
      <w:proofErr w:type="spellEnd"/>
      <w:proofErr w:type="gramEnd"/>
      <w:r w:rsidRPr="008240A3">
        <w:rPr>
          <w:rFonts w:cstheme="minorHAnsi" w:hint="eastAsia"/>
          <w:sz w:val="20"/>
          <w:szCs w:val="20"/>
          <w:lang w:val="en-US"/>
        </w:rPr>
        <w:t xml:space="preserve"> urban fabric (high density housing) + discontinuous urban fabric (low density housing)  </w:t>
      </w:r>
    </w:p>
    <w:p w14:paraId="7C58BF8E" w14:textId="77777777" w:rsidR="008240A3" w:rsidRPr="008240A3" w:rsidRDefault="008240A3" w:rsidP="008240A3">
      <w:pPr>
        <w:spacing w:after="0"/>
        <w:rPr>
          <w:rFonts w:cstheme="minorHAnsi"/>
          <w:sz w:val="20"/>
          <w:szCs w:val="20"/>
          <w:lang w:val="en-US"/>
        </w:rPr>
      </w:pPr>
      <w:proofErr w:type="spellStart"/>
      <w:proofErr w:type="gramStart"/>
      <w:r w:rsidRPr="008240A3">
        <w:rPr>
          <w:rFonts w:cstheme="minorHAnsi"/>
          <w:sz w:val="20"/>
          <w:szCs w:val="20"/>
          <w:vertAlign w:val="superscript"/>
          <w:lang w:val="en-US"/>
        </w:rPr>
        <w:t>d</w:t>
      </w:r>
      <w:r w:rsidRPr="008240A3">
        <w:rPr>
          <w:rFonts w:cstheme="minorHAnsi" w:hint="eastAsia"/>
          <w:sz w:val="20"/>
          <w:szCs w:val="20"/>
          <w:lang w:val="en-US"/>
        </w:rPr>
        <w:t>Transformed</w:t>
      </w:r>
      <w:proofErr w:type="spellEnd"/>
      <w:proofErr w:type="gramEnd"/>
      <w:r w:rsidRPr="008240A3">
        <w:rPr>
          <w:rFonts w:cstheme="minorHAnsi" w:hint="eastAsia"/>
          <w:sz w:val="20"/>
          <w:szCs w:val="20"/>
          <w:lang w:val="en-US"/>
        </w:rPr>
        <w:t xml:space="preserve"> altitude is calculated as </w:t>
      </w:r>
      <w:r w:rsidRPr="008240A3">
        <w:rPr>
          <w:rFonts w:cstheme="minorHAnsi" w:hint="eastAsia"/>
          <w:sz w:val="20"/>
          <w:szCs w:val="20"/>
          <w:lang w:val="en-US"/>
        </w:rPr>
        <w:t>√</w:t>
      </w:r>
      <w:r w:rsidRPr="008240A3">
        <w:rPr>
          <w:rFonts w:cstheme="minorHAnsi" w:hint="eastAsia"/>
          <w:sz w:val="20"/>
          <w:szCs w:val="20"/>
          <w:lang w:val="en-US"/>
        </w:rPr>
        <w:t>(</w:t>
      </w:r>
      <w:proofErr w:type="spellStart"/>
      <w:r w:rsidRPr="008240A3">
        <w:rPr>
          <w:rFonts w:cstheme="minorHAnsi" w:hint="eastAsia"/>
          <w:sz w:val="20"/>
          <w:szCs w:val="20"/>
          <w:lang w:val="en-US"/>
        </w:rPr>
        <w:t>nalt</w:t>
      </w:r>
      <w:proofErr w:type="spellEnd"/>
      <w:r w:rsidRPr="008240A3">
        <w:rPr>
          <w:rFonts w:cstheme="minorHAnsi" w:hint="eastAsia"/>
          <w:sz w:val="20"/>
          <w:szCs w:val="20"/>
          <w:lang w:val="en-US"/>
        </w:rPr>
        <w:t>/max</w:t>
      </w:r>
      <w:r w:rsidRPr="008240A3">
        <w:rPr>
          <w:rFonts w:cstheme="minorHAnsi"/>
          <w:sz w:val="20"/>
          <w:szCs w:val="20"/>
          <w:lang w:val="en-US"/>
        </w:rPr>
        <w:t>(</w:t>
      </w:r>
      <w:proofErr w:type="spellStart"/>
      <w:r w:rsidRPr="008240A3">
        <w:rPr>
          <w:rFonts w:cstheme="minorHAnsi"/>
          <w:sz w:val="20"/>
          <w:szCs w:val="20"/>
          <w:lang w:val="en-US"/>
        </w:rPr>
        <w:t>nalt</w:t>
      </w:r>
      <w:proofErr w:type="spellEnd"/>
      <w:r w:rsidRPr="008240A3">
        <w:rPr>
          <w:rFonts w:cstheme="minorHAnsi"/>
          <w:sz w:val="20"/>
          <w:szCs w:val="20"/>
          <w:lang w:val="en-US"/>
        </w:rPr>
        <w:t xml:space="preserve">)), where </w:t>
      </w:r>
      <w:proofErr w:type="spellStart"/>
      <w:r w:rsidRPr="008240A3">
        <w:rPr>
          <w:rFonts w:cstheme="minorHAnsi"/>
          <w:sz w:val="20"/>
          <w:szCs w:val="20"/>
          <w:lang w:val="en-US"/>
        </w:rPr>
        <w:t>nalt</w:t>
      </w:r>
      <w:proofErr w:type="spellEnd"/>
      <w:r w:rsidRPr="008240A3">
        <w:rPr>
          <w:rFonts w:cstheme="minorHAnsi"/>
          <w:sz w:val="20"/>
          <w:szCs w:val="20"/>
          <w:lang w:val="en-US"/>
        </w:rPr>
        <w:t xml:space="preserve"> = altitude − min(altitude)</w:t>
      </w:r>
    </w:p>
    <w:bookmarkEnd w:id="2"/>
    <w:p w14:paraId="5C429FD2" w14:textId="77777777" w:rsidR="008C48C4" w:rsidRPr="009E1F20" w:rsidRDefault="008C48C4" w:rsidP="00256DFA">
      <w:pPr>
        <w:rPr>
          <w:rFonts w:cs="Arial"/>
          <w:szCs w:val="24"/>
        </w:rPr>
      </w:pPr>
    </w:p>
    <w:p w14:paraId="793C415D" w14:textId="77777777" w:rsidR="00256DFA" w:rsidRPr="009E1F20" w:rsidRDefault="00256DFA" w:rsidP="00256DFA">
      <w:pPr>
        <w:spacing w:after="0" w:line="240" w:lineRule="auto"/>
        <w:rPr>
          <w:rFonts w:cs="Arial"/>
          <w:sz w:val="20"/>
          <w:szCs w:val="20"/>
          <w:vertAlign w:val="superscript"/>
        </w:rPr>
      </w:pPr>
    </w:p>
    <w:p w14:paraId="5FEFAED6" w14:textId="77777777" w:rsidR="00256DFA" w:rsidRPr="009E1F20" w:rsidRDefault="00256DFA" w:rsidP="00256DFA"/>
    <w:p w14:paraId="09133331" w14:textId="77777777" w:rsidR="00256DFA" w:rsidRPr="009E1F20" w:rsidRDefault="00256DFA" w:rsidP="00256DFA"/>
    <w:p w14:paraId="409FA469" w14:textId="77777777" w:rsidR="00256DFA" w:rsidRDefault="00256DFA" w:rsidP="00256DFA">
      <w:r>
        <w:br w:type="page"/>
      </w:r>
    </w:p>
    <w:p w14:paraId="4773202B" w14:textId="77777777" w:rsidR="00256DFA" w:rsidRDefault="00256DFA" w:rsidP="00256DFA">
      <w:pPr>
        <w:sectPr w:rsidR="00256DFA" w:rsidSect="00A345E8"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26A5EB2A" w14:textId="77777777" w:rsidR="00256DFA" w:rsidRDefault="00256DFA" w:rsidP="00256DFA">
      <w:r>
        <w:lastRenderedPageBreak/>
        <w:t xml:space="preserve">Table S3. </w:t>
      </w:r>
      <w:proofErr w:type="spellStart"/>
      <w:r>
        <w:t>Hyperparameters</w:t>
      </w:r>
      <w:r>
        <w:rPr>
          <w:vertAlign w:val="superscript"/>
        </w:rPr>
        <w:t>a</w:t>
      </w:r>
      <w:proofErr w:type="spellEnd"/>
      <w:r>
        <w:t xml:space="preserve"> selected in main models</w:t>
      </w:r>
    </w:p>
    <w:tbl>
      <w:tblPr>
        <w:tblW w:w="12004" w:type="dxa"/>
        <w:tblInd w:w="108" w:type="dxa"/>
        <w:tblLook w:val="04A0" w:firstRow="1" w:lastRow="0" w:firstColumn="1" w:lastColumn="0" w:noHBand="0" w:noVBand="1"/>
      </w:tblPr>
      <w:tblGrid>
        <w:gridCol w:w="1540"/>
        <w:gridCol w:w="1369"/>
        <w:gridCol w:w="4480"/>
        <w:gridCol w:w="262"/>
        <w:gridCol w:w="4480"/>
      </w:tblGrid>
      <w:tr w:rsidR="00256DFA" w:rsidRPr="004B54F1" w14:paraId="3151E627" w14:textId="77777777" w:rsidTr="00BD6598">
        <w:trPr>
          <w:trHeight w:val="315"/>
        </w:trPr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B600E" w14:textId="77777777" w:rsidR="00256DFA" w:rsidRPr="004B54F1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gorithm</w:t>
            </w:r>
            <w:r w:rsidRPr="00306E7B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E0E2F5" w14:textId="77777777" w:rsidR="00256DFA" w:rsidRPr="004B54F1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 package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6FC418" w14:textId="77777777" w:rsidR="00256DFA" w:rsidRPr="004B54F1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PM</w:t>
            </w:r>
            <w:r w:rsidRPr="0003058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 xml:space="preserve">2.5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odels</w:t>
            </w:r>
          </w:p>
        </w:tc>
        <w:tc>
          <w:tcPr>
            <w:tcW w:w="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2A690" w14:textId="77777777" w:rsidR="00256DFA" w:rsidRPr="004B54F1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7C8D9F" w14:textId="77777777" w:rsidR="00256DFA" w:rsidRPr="004B54F1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</w:t>
            </w:r>
            <w:r w:rsidRPr="0003058C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models</w:t>
            </w:r>
          </w:p>
        </w:tc>
      </w:tr>
      <w:tr w:rsidR="00256DFA" w:rsidRPr="004B54F1" w14:paraId="0844E003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73465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FL</w:t>
            </w:r>
            <w:r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1D271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ignifReg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32B63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47C5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3B7F4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256DFA" w:rsidRPr="004B54F1" w14:paraId="18FD95FC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29AC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BL</w:t>
            </w:r>
            <w:r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9576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ignifReg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BF033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ABB2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BA7B5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256DFA" w:rsidRPr="004B54F1" w14:paraId="02C3A6DD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A61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WL</w:t>
            </w:r>
            <w:r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45789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ignifReg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F1B08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CC9EA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ADED7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256DFA" w:rsidRPr="004B54F1" w14:paraId="3527A9EA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52E13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L</w:t>
            </w:r>
            <w:r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554D0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tats</w:t>
            </w: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38C19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2816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C5DC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</w:t>
            </w:r>
          </w:p>
        </w:tc>
      </w:tr>
      <w:tr w:rsidR="00256DFA" w:rsidRPr="004B54F1" w14:paraId="5F735515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E3612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D35F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lmne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D28DE" w14:textId="5C970BF6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α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= 0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66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58D17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266ED" w14:textId="29B2C378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0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87</w:t>
            </w:r>
          </w:p>
        </w:tc>
      </w:tr>
      <w:tr w:rsidR="00256DFA" w:rsidRPr="004B54F1" w14:paraId="75C2A392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3EF4D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EN2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053A8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lmne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64972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α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= 0.25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38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C6618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56BBB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0.25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16</w:t>
            </w:r>
          </w:p>
        </w:tc>
      </w:tr>
      <w:tr w:rsidR="00256DFA" w:rsidRPr="004B54F1" w14:paraId="4BEAE8E2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A128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EN5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65E19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lmne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4CBB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0.50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22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8BF4A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F6B7A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0.50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07</w:t>
            </w:r>
          </w:p>
        </w:tc>
      </w:tr>
      <w:tr w:rsidR="00256DFA" w:rsidRPr="004B54F1" w14:paraId="06C14336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4FD79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EN7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CB67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lmne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1C7B5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0.75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16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72C9D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77646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0.75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05</w:t>
            </w:r>
          </w:p>
        </w:tc>
      </w:tr>
      <w:tr w:rsidR="00256DFA" w:rsidRPr="004B54F1" w14:paraId="42759C71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C11A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F40B6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lmne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273A9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α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= 1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12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C09C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14E4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α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λ 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04</w:t>
            </w:r>
          </w:p>
        </w:tc>
      </w:tr>
      <w:tr w:rsidR="00256DFA" w:rsidRPr="004B54F1" w14:paraId="2197D0E2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F64E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A</w:t>
            </w:r>
            <w:r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M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FDC0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mgcv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98D2D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ma = 3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9E8DD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74752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ma = 1</w:t>
            </w:r>
          </w:p>
        </w:tc>
      </w:tr>
      <w:tr w:rsidR="00256DFA" w:rsidRPr="004B54F1" w14:paraId="4C0328A6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53B80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88FB2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andomFores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D4C3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bag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300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desiz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5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2E9A6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A5A33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bag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50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desiz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5</w:t>
            </w:r>
          </w:p>
        </w:tc>
      </w:tr>
      <w:tr w:rsidR="00256DFA" w:rsidRPr="004B54F1" w14:paraId="21323B69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B4524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F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851F0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andomFores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C588D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try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0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tre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75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desiz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5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DF682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6B889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try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3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tre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250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odesiz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5</w:t>
            </w:r>
          </w:p>
        </w:tc>
      </w:tr>
      <w:tr w:rsidR="00256DFA" w:rsidRPr="004B54F1" w14:paraId="00876C31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DE43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BM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9E1BC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gbm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5C083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tre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400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x.inter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0, shrinkage = 0.001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74BEA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8202F" w14:textId="4A01AA09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tree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6000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x.inter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0, shrinkage = 0.001</w:t>
            </w:r>
          </w:p>
        </w:tc>
      </w:tr>
      <w:tr w:rsidR="00256DFA" w:rsidRPr="004B54F1" w14:paraId="2A811EE4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E415B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VR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E2AA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e1071</w:t>
            </w: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84CB8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ps-regression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ε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01, cost = 2, kernel = "radial"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242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CE3EF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eps-regression, </w:t>
            </w:r>
            <w:r w:rsidRPr="004B54F1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/>
              </w:rPr>
              <w:t>ε</w:t>
            </w: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= 0.28, cost = 1, kernel = "radial"</w:t>
            </w:r>
          </w:p>
        </w:tc>
      </w:tr>
      <w:tr w:rsidR="00256DFA" w:rsidRPr="004B54F1" w14:paraId="691BAC21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AED37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B2F66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61C6B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mbda = 0.3, sigma=500</w:t>
            </w:r>
          </w:p>
        </w:tc>
        <w:tc>
          <w:tcPr>
            <w:tcW w:w="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D0FD5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54BDA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mbda = 0.7, sigma=310</w:t>
            </w:r>
          </w:p>
        </w:tc>
      </w:tr>
      <w:tr w:rsidR="00256DFA" w:rsidRPr="004B54F1" w14:paraId="24A20BDB" w14:textId="77777777" w:rsidTr="00A345E8">
        <w:trPr>
          <w:trHeight w:val="330"/>
        </w:trPr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A76832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  <w:r w:rsidRPr="00306E7B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529D1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nnet</w:t>
            </w:r>
            <w:proofErr w:type="spellEnd"/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322717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size = 1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xit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0000</w:t>
            </w:r>
          </w:p>
        </w:tc>
        <w:tc>
          <w:tcPr>
            <w:tcW w:w="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29A56" w14:textId="3CE4F423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B7AE2E" w14:textId="77777777" w:rsidR="00256DFA" w:rsidRPr="004B54F1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size = 1, </w:t>
            </w:r>
            <w:proofErr w:type="spellStart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axit</w:t>
            </w:r>
            <w:proofErr w:type="spellEnd"/>
            <w:r w:rsidRPr="004B54F1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= 10000</w:t>
            </w:r>
          </w:p>
        </w:tc>
      </w:tr>
    </w:tbl>
    <w:p w14:paraId="77AD8EAC" w14:textId="77777777" w:rsidR="00256DFA" w:rsidRDefault="00256DFA" w:rsidP="00256DFA">
      <w:pPr>
        <w:spacing w:after="0" w:line="240" w:lineRule="auto"/>
        <w:rPr>
          <w:rFonts w:ascii="Calibri" w:eastAsia="Times New Roman" w:hAnsi="Calibri" w:cs="Times New Roman"/>
          <w:color w:val="000000"/>
          <w:sz w:val="20"/>
          <w:szCs w:val="20"/>
          <w:lang w:val="en-US"/>
        </w:rPr>
      </w:pPr>
    </w:p>
    <w:p w14:paraId="58474C93" w14:textId="77777777" w:rsidR="00256DFA" w:rsidRDefault="00256DFA" w:rsidP="00256DFA">
      <w:pPr>
        <w:spacing w:after="0"/>
        <w:rPr>
          <w:sz w:val="20"/>
          <w:szCs w:val="20"/>
          <w:lang w:val="en-US"/>
        </w:rPr>
      </w:pPr>
      <w:r>
        <w:rPr>
          <w:sz w:val="20"/>
          <w:szCs w:val="20"/>
          <w:vertAlign w:val="superscript"/>
          <w:lang w:val="en-US"/>
        </w:rPr>
        <w:t>a</w:t>
      </w:r>
      <w:r w:rsidRPr="004B54F1">
        <w:rPr>
          <w:sz w:val="20"/>
          <w:szCs w:val="20"/>
          <w:lang w:val="en-US"/>
        </w:rPr>
        <w:t>α = hyperpara</w:t>
      </w:r>
      <w:r>
        <w:rPr>
          <w:sz w:val="20"/>
          <w:szCs w:val="20"/>
          <w:lang w:val="en-US"/>
        </w:rPr>
        <w:t>me</w:t>
      </w:r>
      <w:r w:rsidRPr="004B54F1">
        <w:rPr>
          <w:sz w:val="20"/>
          <w:szCs w:val="20"/>
          <w:lang w:val="en-US"/>
        </w:rPr>
        <w:t xml:space="preserve">ter to balance </w:t>
      </w:r>
      <w:r>
        <w:rPr>
          <w:sz w:val="20"/>
          <w:szCs w:val="20"/>
          <w:lang w:val="en-US"/>
        </w:rPr>
        <w:t>LASSO</w:t>
      </w:r>
      <w:r w:rsidRPr="004B54F1">
        <w:rPr>
          <w:sz w:val="20"/>
          <w:szCs w:val="20"/>
          <w:lang w:val="en-US"/>
        </w:rPr>
        <w:t xml:space="preserve"> penalty and ridge penalty; λ = hyperparameter to control the shrinkage penalty; gamma = the lever of penalty added to smoothing parameter; </w:t>
      </w:r>
      <w:proofErr w:type="spellStart"/>
      <w:r w:rsidRPr="004B54F1">
        <w:rPr>
          <w:sz w:val="20"/>
          <w:szCs w:val="20"/>
          <w:lang w:val="en-US"/>
        </w:rPr>
        <w:t>nbag</w:t>
      </w:r>
      <w:proofErr w:type="spellEnd"/>
      <w:r w:rsidRPr="004B54F1">
        <w:rPr>
          <w:sz w:val="20"/>
          <w:szCs w:val="20"/>
          <w:lang w:val="en-US"/>
        </w:rPr>
        <w:t xml:space="preserve"> = number of bootstrapped subsets; </w:t>
      </w:r>
      <w:proofErr w:type="spellStart"/>
      <w:r w:rsidRPr="004B54F1">
        <w:rPr>
          <w:sz w:val="20"/>
          <w:szCs w:val="20"/>
          <w:lang w:val="en-US"/>
        </w:rPr>
        <w:t>nodesize</w:t>
      </w:r>
      <w:proofErr w:type="spellEnd"/>
      <w:r w:rsidRPr="004B54F1">
        <w:rPr>
          <w:sz w:val="20"/>
          <w:szCs w:val="20"/>
          <w:lang w:val="en-US"/>
        </w:rPr>
        <w:t xml:space="preserve"> = minimum number of observations in the terminal nodes; </w:t>
      </w:r>
      <w:proofErr w:type="spellStart"/>
      <w:r w:rsidRPr="004B54F1">
        <w:rPr>
          <w:sz w:val="20"/>
          <w:szCs w:val="20"/>
          <w:lang w:val="en-US"/>
        </w:rPr>
        <w:t>mtry</w:t>
      </w:r>
      <w:proofErr w:type="spellEnd"/>
      <w:r w:rsidRPr="004B54F1">
        <w:rPr>
          <w:sz w:val="20"/>
          <w:szCs w:val="20"/>
          <w:lang w:val="en-US"/>
        </w:rPr>
        <w:t xml:space="preserve"> = number of predictors at each split; </w:t>
      </w:r>
      <w:proofErr w:type="spellStart"/>
      <w:r w:rsidRPr="004B54F1">
        <w:rPr>
          <w:sz w:val="20"/>
          <w:szCs w:val="20"/>
          <w:lang w:val="en-US"/>
        </w:rPr>
        <w:t>ntree</w:t>
      </w:r>
      <w:proofErr w:type="spellEnd"/>
      <w:r w:rsidRPr="004B54F1">
        <w:rPr>
          <w:sz w:val="20"/>
          <w:szCs w:val="20"/>
          <w:lang w:val="en-US"/>
        </w:rPr>
        <w:t xml:space="preserve"> = number of trees; </w:t>
      </w:r>
      <w:proofErr w:type="spellStart"/>
      <w:r w:rsidRPr="004B54F1">
        <w:rPr>
          <w:sz w:val="20"/>
          <w:szCs w:val="20"/>
          <w:lang w:val="en-US"/>
        </w:rPr>
        <w:t>max.inter</w:t>
      </w:r>
      <w:proofErr w:type="spellEnd"/>
      <w:r w:rsidRPr="004B54F1">
        <w:rPr>
          <w:sz w:val="20"/>
          <w:szCs w:val="20"/>
          <w:lang w:val="en-US"/>
        </w:rPr>
        <w:t xml:space="preserve"> = maximum depth of interactions; shrinkage = the learning speed of a boosted model; ε = epsilon in the insensitive-loss function; cost = hyperparameter to control regularization; lambda = hyperparameter determines the trade-off between model fit and complexity; sigma = kernel bandwidth</w:t>
      </w:r>
      <w:r>
        <w:rPr>
          <w:sz w:val="20"/>
          <w:szCs w:val="20"/>
          <w:lang w:val="en-US"/>
        </w:rPr>
        <w:t xml:space="preserve"> that </w:t>
      </w:r>
      <w:r w:rsidRPr="00306E7B">
        <w:rPr>
          <w:rStyle w:val="apple-converted-space"/>
          <w:rFonts w:cs="Arial"/>
          <w:sz w:val="20"/>
          <w:szCs w:val="24"/>
        </w:rPr>
        <w:t>governs the maximum distance between two observations that enters into the kernel calculation</w:t>
      </w:r>
      <w:r w:rsidRPr="004B54F1">
        <w:rPr>
          <w:sz w:val="20"/>
          <w:szCs w:val="20"/>
          <w:lang w:val="en-US"/>
        </w:rPr>
        <w:t xml:space="preserve">; size = number of neurons in the hidden layer; </w:t>
      </w:r>
      <w:proofErr w:type="spellStart"/>
      <w:r w:rsidRPr="004B54F1">
        <w:rPr>
          <w:sz w:val="20"/>
          <w:szCs w:val="20"/>
          <w:lang w:val="en-US"/>
        </w:rPr>
        <w:t>maxit</w:t>
      </w:r>
      <w:proofErr w:type="spellEnd"/>
      <w:r w:rsidRPr="004B54F1">
        <w:rPr>
          <w:sz w:val="20"/>
          <w:szCs w:val="20"/>
          <w:lang w:val="en-US"/>
        </w:rPr>
        <w:t xml:space="preserve"> = maximum number of iterations</w:t>
      </w:r>
    </w:p>
    <w:p w14:paraId="4251996A" w14:textId="77777777" w:rsidR="00256DFA" w:rsidRDefault="00256DFA" w:rsidP="00256DFA">
      <w:pPr>
        <w:spacing w:after="0"/>
        <w:rPr>
          <w:sz w:val="20"/>
          <w:szCs w:val="20"/>
          <w:lang w:val="en-US"/>
        </w:rPr>
      </w:pPr>
      <w:proofErr w:type="spellStart"/>
      <w:r w:rsidRPr="00306E7B">
        <w:rPr>
          <w:sz w:val="20"/>
          <w:szCs w:val="20"/>
          <w:vertAlign w:val="superscript"/>
          <w:lang w:val="en-US"/>
        </w:rPr>
        <w:t>b</w:t>
      </w:r>
      <w:r>
        <w:rPr>
          <w:sz w:val="20"/>
          <w:szCs w:val="20"/>
          <w:lang w:val="en-US"/>
        </w:rPr>
        <w:t>FLR</w:t>
      </w:r>
      <w:proofErr w:type="spell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WL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S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>; E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2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25; EN50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50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 xml:space="preserve">perator; </w:t>
      </w:r>
      <w:r>
        <w:rPr>
          <w:sz w:val="20"/>
          <w:szCs w:val="20"/>
          <w:lang w:val="en-US"/>
        </w:rPr>
        <w:t>GA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 xml:space="preserve">RF = Random Forest; </w:t>
      </w:r>
      <w:r w:rsidRPr="000438A7">
        <w:rPr>
          <w:sz w:val="20"/>
          <w:szCs w:val="20"/>
          <w:lang w:val="en-US"/>
        </w:rPr>
        <w:t xml:space="preserve">GBM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</w:p>
    <w:p w14:paraId="4F775491" w14:textId="0ACBFC83" w:rsidR="00256DFA" w:rsidRPr="00A345E8" w:rsidRDefault="00256DFA" w:rsidP="00256DFA">
      <w:pPr>
        <w:rPr>
          <w:lang w:val="en-US"/>
        </w:rPr>
        <w:sectPr w:rsidR="00256DFA" w:rsidRPr="00A345E8" w:rsidSect="00BD6598"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r>
        <w:rPr>
          <w:sz w:val="20"/>
          <w:szCs w:val="20"/>
          <w:vertAlign w:val="superscript"/>
          <w:lang w:val="en-US"/>
        </w:rPr>
        <w:t>c</w:t>
      </w:r>
      <w:r w:rsidRPr="00306E7B">
        <w:rPr>
          <w:sz w:val="20"/>
          <w:szCs w:val="20"/>
          <w:lang w:val="en-US"/>
        </w:rPr>
        <w:t>O</w:t>
      </w:r>
      <w:r w:rsidRPr="00306E7B">
        <w:rPr>
          <w:rFonts w:cs="CMMI10"/>
          <w:iCs/>
          <w:sz w:val="20"/>
          <w:szCs w:val="24"/>
          <w:lang w:val="en-US"/>
        </w:rPr>
        <w:t>ne</w:t>
      </w:r>
      <w:proofErr w:type="spellEnd"/>
      <w:r w:rsidRPr="00306E7B">
        <w:rPr>
          <w:rFonts w:cs="CMMI10"/>
          <w:iCs/>
          <w:sz w:val="20"/>
          <w:szCs w:val="24"/>
          <w:lang w:val="en-US"/>
        </w:rPr>
        <w:t xml:space="preserve"> hidden layer </w:t>
      </w:r>
      <w:r>
        <w:rPr>
          <w:rFonts w:cs="CMMI10"/>
          <w:iCs/>
          <w:sz w:val="20"/>
          <w:szCs w:val="24"/>
          <w:lang w:val="en-US"/>
        </w:rPr>
        <w:t xml:space="preserve">was used </w:t>
      </w:r>
      <w:r w:rsidRPr="00306E7B">
        <w:rPr>
          <w:rFonts w:cs="CMMI10"/>
          <w:iCs/>
          <w:sz w:val="20"/>
          <w:szCs w:val="24"/>
          <w:lang w:val="en-US"/>
        </w:rPr>
        <w:t xml:space="preserve">in </w:t>
      </w:r>
      <w:r>
        <w:rPr>
          <w:rFonts w:cs="CMMI10"/>
          <w:iCs/>
          <w:sz w:val="20"/>
          <w:szCs w:val="24"/>
          <w:lang w:val="en-US"/>
        </w:rPr>
        <w:t>ANN</w:t>
      </w:r>
      <w:r w:rsidRPr="00306E7B">
        <w:rPr>
          <w:rFonts w:cs="CMMI10"/>
          <w:iCs/>
          <w:sz w:val="20"/>
          <w:szCs w:val="24"/>
          <w:lang w:val="en-US"/>
        </w:rPr>
        <w:t xml:space="preserve"> because, as suggested by </w:t>
      </w:r>
      <w:r w:rsidRPr="00306E7B">
        <w:rPr>
          <w:rFonts w:cs="CMMI10"/>
          <w:iCs/>
          <w:noProof/>
          <w:sz w:val="20"/>
          <w:szCs w:val="24"/>
          <w:lang w:val="en-US"/>
        </w:rPr>
        <w:t>Schalkoff (1997)</w:t>
      </w:r>
      <w:r w:rsidRPr="00306E7B">
        <w:rPr>
          <w:rFonts w:cs="CMMI10"/>
          <w:iCs/>
          <w:sz w:val="20"/>
          <w:szCs w:val="24"/>
          <w:lang w:val="en-US"/>
        </w:rPr>
        <w:t>,</w:t>
      </w:r>
      <w:r w:rsidRPr="00306E7B">
        <w:rPr>
          <w:rFonts w:cs="CMMI10"/>
          <w:iCs/>
          <w:noProof/>
          <w:sz w:val="20"/>
          <w:szCs w:val="24"/>
          <w:lang w:val="en-US"/>
        </w:rPr>
        <w:t xml:space="preserve"> </w:t>
      </w:r>
      <w:r w:rsidRPr="00306E7B">
        <w:rPr>
          <w:rFonts w:cs="CMMI10"/>
          <w:iCs/>
          <w:sz w:val="20"/>
          <w:szCs w:val="24"/>
          <w:lang w:val="en-US"/>
        </w:rPr>
        <w:t>this is sufficient for avoiding overfitting in most applications</w:t>
      </w:r>
      <w:r>
        <w:rPr>
          <w:rFonts w:cs="CMMI10"/>
          <w:iCs/>
          <w:sz w:val="20"/>
          <w:szCs w:val="24"/>
          <w:lang w:val="en-US"/>
        </w:rPr>
        <w:t>;</w:t>
      </w:r>
      <w:r w:rsidRPr="00306E7B">
        <w:rPr>
          <w:rFonts w:cs="CMMI10"/>
          <w:iCs/>
          <w:sz w:val="20"/>
          <w:szCs w:val="24"/>
          <w:lang w:val="en-US"/>
        </w:rPr>
        <w:t xml:space="preserve"> </w:t>
      </w:r>
      <w:r>
        <w:rPr>
          <w:rFonts w:cs="CMMI10"/>
          <w:iCs/>
          <w:sz w:val="20"/>
          <w:szCs w:val="24"/>
          <w:lang w:val="en-US"/>
        </w:rPr>
        <w:t>d</w:t>
      </w:r>
      <w:r w:rsidRPr="00306E7B">
        <w:rPr>
          <w:rFonts w:cs="CMMI10"/>
          <w:iCs/>
          <w:sz w:val="20"/>
          <w:szCs w:val="24"/>
          <w:lang w:val="en-US"/>
        </w:rPr>
        <w:t xml:space="preserve">ata were normalized and rescaled before training to ensure equal initial contribution of each potential predictor (determined by its variability) </w:t>
      </w:r>
      <w:r w:rsidRPr="00306E7B">
        <w:rPr>
          <w:rFonts w:cs="CMMI10"/>
          <w:iCs/>
          <w:sz w:val="20"/>
          <w:szCs w:val="24"/>
          <w:lang w:val="en-US"/>
        </w:rPr>
        <w:fldChar w:fldCharType="begin"/>
      </w:r>
      <w:r w:rsidRPr="00306E7B">
        <w:rPr>
          <w:rFonts w:cs="CMMI10"/>
          <w:iCs/>
          <w:sz w:val="20"/>
          <w:szCs w:val="24"/>
          <w:lang w:val="en-US"/>
        </w:rPr>
        <w:instrText xml:space="preserve"> ADDIN EN.CITE &lt;EndNote&gt;&lt;Cite&gt;&lt;Author&gt;Iglewicz&lt;/Author&gt;&lt;Year&gt;1983&lt;/Year&gt;&lt;RecNum&gt;965&lt;/RecNum&gt;&lt;DisplayText&gt;(Iglewicz 1983)&lt;/DisplayText&gt;&lt;record&gt;&lt;rec-number&gt;965&lt;/rec-number&gt;&lt;foreign-keys&gt;&lt;key app="EN" db-id="fwfzrw9t6xpsaeep5zgxfw5ae5922d9w9rsd" timestamp="1542209337"&gt;965&lt;/key&gt;&lt;/foreign-keys&gt;&lt;ref-type name="Book"&gt;6&lt;/ref-type&gt;&lt;contributors&gt;&lt;authors&gt;&lt;author&gt;Iglewicz, Boris&lt;/author&gt;&lt;/authors&gt;&lt;/contributors&gt;&lt;titles&gt;&lt;title&gt;Robust scale estimators and confidence intervals for location&lt;/title&gt;&lt;/titles&gt;&lt;dates&gt;&lt;year&gt;1983&lt;/year&gt;&lt;/dates&gt;&lt;publisher&gt;New York: Wiley&lt;/publisher&gt;&lt;urls&gt;&lt;/urls&gt;&lt;/record&gt;&lt;/Cite&gt;&lt;/EndNote&gt;</w:instrText>
      </w:r>
      <w:r w:rsidRPr="00306E7B">
        <w:rPr>
          <w:rFonts w:cs="CMMI10"/>
          <w:iCs/>
          <w:sz w:val="20"/>
          <w:szCs w:val="24"/>
          <w:lang w:val="en-US"/>
        </w:rPr>
        <w:fldChar w:fldCharType="separate"/>
      </w:r>
      <w:r w:rsidRPr="00306E7B">
        <w:rPr>
          <w:rFonts w:cs="CMMI10"/>
          <w:iCs/>
          <w:noProof/>
          <w:sz w:val="20"/>
          <w:szCs w:val="24"/>
          <w:lang w:val="en-US"/>
        </w:rPr>
        <w:t>(Iglewicz 1983)</w:t>
      </w:r>
      <w:r w:rsidRPr="00306E7B">
        <w:rPr>
          <w:rFonts w:cs="CMMI10"/>
          <w:iCs/>
          <w:sz w:val="20"/>
          <w:szCs w:val="24"/>
          <w:lang w:val="en-US"/>
        </w:rPr>
        <w:fldChar w:fldCharType="end"/>
      </w:r>
    </w:p>
    <w:p w14:paraId="2D0BDB78" w14:textId="65C0C8D4" w:rsidR="00025769" w:rsidRDefault="00256DFA" w:rsidP="00256DFA">
      <w:pPr>
        <w:spacing w:after="0"/>
        <w:rPr>
          <w:lang w:val="en-US"/>
        </w:rPr>
      </w:pPr>
      <w:r>
        <w:rPr>
          <w:lang w:val="en-US"/>
        </w:rPr>
        <w:lastRenderedPageBreak/>
        <w:t>Table S4</w:t>
      </w:r>
      <w:r w:rsidRPr="009E1F20">
        <w:rPr>
          <w:lang w:val="en-US"/>
        </w:rPr>
        <w:t xml:space="preserve">. </w:t>
      </w:r>
      <w:bookmarkStart w:id="3" w:name="_Hlk536369555"/>
      <w:r w:rsidRPr="009E1F20">
        <w:rPr>
          <w:lang w:val="en-US"/>
        </w:rPr>
        <w:t>Performance of PM</w:t>
      </w:r>
      <w:r w:rsidRPr="00414048">
        <w:rPr>
          <w:vertAlign w:val="subscript"/>
          <w:lang w:val="en-US"/>
        </w:rPr>
        <w:t>2.5</w:t>
      </w:r>
      <w:r>
        <w:rPr>
          <w:lang w:val="en-US"/>
        </w:rPr>
        <w:t xml:space="preserve"> </w:t>
      </w:r>
      <w:r w:rsidRPr="009E1F20">
        <w:rPr>
          <w:lang w:val="en-US"/>
        </w:rPr>
        <w:t>models</w:t>
      </w:r>
      <w:r>
        <w:rPr>
          <w:lang w:val="en-US"/>
        </w:rPr>
        <w:t xml:space="preserve"> at</w:t>
      </w:r>
      <w:r w:rsidRPr="00722669">
        <w:rPr>
          <w:lang w:val="en-US"/>
        </w:rPr>
        <w:t xml:space="preserve"> </w:t>
      </w:r>
      <w:bookmarkEnd w:id="3"/>
      <w:r w:rsidRPr="00722669">
        <w:rPr>
          <w:lang w:val="en-US"/>
        </w:rPr>
        <w:t xml:space="preserve">ESCAPE sites with annual average </w:t>
      </w:r>
      <w:r w:rsidRPr="009E1F20">
        <w:rPr>
          <w:lang w:val="en-US"/>
        </w:rPr>
        <w:t>PM</w:t>
      </w:r>
      <w:r w:rsidRPr="00414048">
        <w:rPr>
          <w:vertAlign w:val="subscript"/>
          <w:lang w:val="en-US"/>
        </w:rPr>
        <w:t xml:space="preserve">2.5 </w:t>
      </w:r>
      <w:r w:rsidRPr="00722669">
        <w:rPr>
          <w:lang w:val="en-US"/>
        </w:rPr>
        <w:t>concentration below certain values</w:t>
      </w:r>
    </w:p>
    <w:p w14:paraId="7C811A91" w14:textId="4F3E249A" w:rsidR="00025769" w:rsidRDefault="00025769" w:rsidP="00256DFA">
      <w:pPr>
        <w:spacing w:after="0"/>
        <w:rPr>
          <w:lang w:val="en-US"/>
        </w:rPr>
      </w:pPr>
    </w:p>
    <w:tbl>
      <w:tblPr>
        <w:tblW w:w="15076" w:type="dxa"/>
        <w:tblInd w:w="108" w:type="dxa"/>
        <w:tblLook w:val="04A0" w:firstRow="1" w:lastRow="0" w:firstColumn="1" w:lastColumn="0" w:noHBand="0" w:noVBand="1"/>
      </w:tblPr>
      <w:tblGrid>
        <w:gridCol w:w="1109"/>
        <w:gridCol w:w="672"/>
        <w:gridCol w:w="968"/>
        <w:gridCol w:w="851"/>
        <w:gridCol w:w="283"/>
        <w:gridCol w:w="672"/>
        <w:gridCol w:w="888"/>
        <w:gridCol w:w="845"/>
        <w:gridCol w:w="262"/>
        <w:gridCol w:w="877"/>
        <w:gridCol w:w="992"/>
        <w:gridCol w:w="851"/>
        <w:gridCol w:w="283"/>
        <w:gridCol w:w="709"/>
        <w:gridCol w:w="1134"/>
        <w:gridCol w:w="845"/>
        <w:gridCol w:w="262"/>
        <w:gridCol w:w="878"/>
        <w:gridCol w:w="850"/>
        <w:gridCol w:w="845"/>
      </w:tblGrid>
      <w:tr w:rsidR="0014649F" w:rsidRPr="00025769" w14:paraId="48C69045" w14:textId="77777777" w:rsidTr="00C246D4">
        <w:trPr>
          <w:trHeight w:val="293"/>
        </w:trPr>
        <w:tc>
          <w:tcPr>
            <w:tcW w:w="11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13BD30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bookmarkStart w:id="4" w:name="_Hlk536370305"/>
            <w:proofErr w:type="spellStart"/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49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1CB43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10 µg/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ADD6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40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B909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12 µg/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65C6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72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439EB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15 µg/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C3D9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8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3169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20 µg/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708D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7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AB9D8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25 µg/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  <w:tr w:rsidR="0014649F" w:rsidRPr="00025769" w14:paraId="4D0BD57B" w14:textId="77777777" w:rsidTr="00C246D4">
        <w:trPr>
          <w:trHeight w:val="248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9978D1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49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BCA3E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74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95ED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40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82A3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18)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9084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72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AE71E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91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40E3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B264B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327)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FA42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7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9C29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390)</w:t>
            </w:r>
          </w:p>
        </w:tc>
      </w:tr>
      <w:tr w:rsidR="0014649F" w:rsidRPr="00025769" w14:paraId="221A9E67" w14:textId="77777777" w:rsidTr="00C246D4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099E5B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CFE9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0F36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58D0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F451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5CF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B9F5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BC9D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BB1D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1A84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136E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3517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857F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422A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2652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EF54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5D2C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5137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85B8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D073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</w:tr>
      <w:tr w:rsidR="0014649F" w:rsidRPr="00025769" w14:paraId="15528F07" w14:textId="77777777" w:rsidTr="00C246D4">
        <w:trPr>
          <w:trHeight w:val="315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3B8B97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670634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5FDE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9D73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51319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84FF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F7B1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32C19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3A286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2BFF9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9CC9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A199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23945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FD833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A00A7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BE01C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57BA1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8BBD8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F3D45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24F83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14649F" w:rsidRPr="00025769" w14:paraId="5117DE27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5B27F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D796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73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E79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E714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C953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4884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D52A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8AD5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F49F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61EC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807D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1C90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8F58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0B41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9CFB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3696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EF21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AA1F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373D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0D2E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67294D2D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27023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4ACC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5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4513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D64E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5DB2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50EC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2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5D20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7EEB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D28C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861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F808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319F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78E1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2EA2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D1C2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CF40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B284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432C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D157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C9AB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7120C54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2B59A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DB14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73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6026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7D41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0043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EA2F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F00F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62EF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4D58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FA7E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9344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7DFE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4DB9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9C8D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A996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CC2B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6BCC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5C18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EA66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253A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43D4F871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DF052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9400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8FB0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3B3E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A90B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DD15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2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48D7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3AAB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8962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4488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03DE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3004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DD92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0FD6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5DD1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E92B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E6F1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8703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1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5C3E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A1BA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</w:tr>
      <w:tr w:rsidR="0014649F" w:rsidRPr="00025769" w14:paraId="622A00D2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BE828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62FF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19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A934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123B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43FA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9F20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60D9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3618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1103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90E0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D593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5B33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8D2B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7B36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B68B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D019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2877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303D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750B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0F8E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3A0B9153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E7400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4D33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2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75C5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F456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6218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1698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2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B058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0455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0FC0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0DE0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26B5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CB64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AB60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6601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156F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2A1F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D59B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70C5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1E13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9D2E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6A946840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2EE99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84E6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2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5AC8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967E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4CC9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A4A8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2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9C5F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C025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3E37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9DD6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F0FA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8811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C255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1755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F527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B5A1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D4EC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3D0F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4F8D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BFB4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7123FD7F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050B1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4704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3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4A67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400E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42CC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6E6C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2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005E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F762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4FDC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890F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D124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294B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F29E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7A0C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05AB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52FE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C138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4FA2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C9BA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C437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6999CE88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0DADD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90F2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4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70DD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B575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3453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3B5F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2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95E4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3EDC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555C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8FB3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9C50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917F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8C72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C0E8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5830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1137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4873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4DBE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4A48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89BB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14649F" w:rsidRPr="00025769" w14:paraId="4CB89B49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53390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7F45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9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50C4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446B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0B2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CE37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9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FAE2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8676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C45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C641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7B7B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EE12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FBB6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5476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0B38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4009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82DD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3BB1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E4D3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4C5E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</w:tr>
      <w:tr w:rsidR="0014649F" w:rsidRPr="00025769" w14:paraId="5086E8B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A2917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754F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4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23F2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D64F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7B24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FE18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4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BE2A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37FC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AD8D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D127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908D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5D4A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C311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3DCB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7B8B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5AD8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FE41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E5FC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E620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3EB4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9</w:t>
            </w:r>
          </w:p>
        </w:tc>
      </w:tr>
      <w:tr w:rsidR="0014649F" w:rsidRPr="00025769" w14:paraId="3F3FA43E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AF5CB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45ED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52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8104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4BB5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50DF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5B0A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5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683B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7817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E430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BE4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A859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4924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BA6A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407E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F7F6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7A10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8969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79B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877A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2825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</w:t>
            </w:r>
          </w:p>
        </w:tc>
      </w:tr>
      <w:tr w:rsidR="0014649F" w:rsidRPr="00025769" w14:paraId="47E90974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CA76F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FF6A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1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77B9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DAF9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61C3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5DE3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54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BF66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962E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48CC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9FCC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3E8A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1915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13FF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001F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8E1C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BA40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18F7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9B51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57D5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7273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</w:t>
            </w:r>
          </w:p>
        </w:tc>
      </w:tr>
      <w:tr w:rsidR="0014649F" w:rsidRPr="00025769" w14:paraId="36B48C47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C8D44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459A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13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FF70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439C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8912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48E0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9AA1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EFE6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1E11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6553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F77F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9406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87FD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C4AF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3ED7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A005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BEB1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690E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17C3B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7B19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</w:t>
            </w:r>
          </w:p>
        </w:tc>
      </w:tr>
      <w:tr w:rsidR="0014649F" w:rsidRPr="00025769" w14:paraId="699D2498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6500B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97E1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29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6951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171D0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7FAB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A73F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84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F557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DCF4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5C11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E6C2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7B5E2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9954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01656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5C9C4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A4CF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703EE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EB2D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F4209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53701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BDA2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</w:t>
            </w:r>
          </w:p>
        </w:tc>
      </w:tr>
      <w:tr w:rsidR="0014649F" w:rsidRPr="00025769" w14:paraId="6FC070B4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1C2EB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F9A33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57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4E6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C726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DCC36" w14:textId="3676A68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FF195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7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3C34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79F8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11B45" w14:textId="00DF4B49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01C9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6276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32E2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E78CA" w14:textId="1157D284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CC96F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8581A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8C0CC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94CC5" w14:textId="7133BEC2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2E24D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7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0A1C7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B2828" w14:textId="77777777" w:rsidR="00256DFA" w:rsidRPr="007E1E03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</w:t>
            </w:r>
          </w:p>
        </w:tc>
      </w:tr>
      <w:tr w:rsidR="004545EB" w:rsidRPr="00025769" w14:paraId="72CD8DE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44A19B" w14:textId="0600ADB5" w:rsidR="00C246D4" w:rsidRPr="007E1E03" w:rsidRDefault="00C246D4" w:rsidP="00C246D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8647D" w14:textId="1422FF5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348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33FD8F" w14:textId="2E23410F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30ADF" w14:textId="6A2666E2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15087E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F3B0CC" w14:textId="3AA1485B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4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27906" w14:textId="3298B8E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7998D9" w14:textId="48B018B3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E9831E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57D7EA" w14:textId="59B297F4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2E075" w14:textId="45BB20BB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69C809" w14:textId="4E597B3E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2BF1D0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88BA8" w14:textId="153AE0B3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4296BB" w14:textId="1C18D096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D5095" w14:textId="416A9C7D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295D5D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EF8EBA" w14:textId="1C3A7E2A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435C86" w14:textId="20D54E05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414A55" w14:textId="62D50BA4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.4</w:t>
            </w:r>
          </w:p>
        </w:tc>
      </w:tr>
      <w:tr w:rsidR="00C246D4" w:rsidRPr="00025769" w14:paraId="1F309599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69E943" w14:textId="2DACA7C0" w:rsidR="00C246D4" w:rsidRPr="007E1E03" w:rsidRDefault="00C246D4" w:rsidP="00C246D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26A3DB" w14:textId="1DEECF0B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34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268CD6C" w14:textId="553A1D73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99D58F1" w14:textId="6305D060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69CB93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9B3B5D0" w14:textId="3DAFE521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416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E52BB04" w14:textId="3AA0A64F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DD42BF" w14:textId="19E40611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567F5D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E60F4CA" w14:textId="5AAB63E3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89BD9B3" w14:textId="0A6C6CF4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FB8CA8" w14:textId="1B6A4AE2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64FE0B2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16BFA6E" w14:textId="1B30B4DA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35235" w14:textId="52E4B911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125AC06" w14:textId="32CE304C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4523D1" w14:textId="7777777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07BE743" w14:textId="784B3216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5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63C31D" w14:textId="1E4244AD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411E35" w14:textId="1E8FC0A7" w:rsidR="00C246D4" w:rsidRPr="007E1E03" w:rsidRDefault="00C246D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.3</w:t>
            </w:r>
          </w:p>
        </w:tc>
      </w:tr>
      <w:bookmarkEnd w:id="4"/>
    </w:tbl>
    <w:p w14:paraId="44B091FE" w14:textId="77777777" w:rsidR="00256DFA" w:rsidRDefault="00256DFA" w:rsidP="00256DFA">
      <w:pPr>
        <w:spacing w:after="0"/>
        <w:rPr>
          <w:lang w:val="en-US"/>
        </w:rPr>
      </w:pPr>
    </w:p>
    <w:p w14:paraId="44DD86A1" w14:textId="67902489" w:rsidR="00256DFA" w:rsidDel="00025769" w:rsidRDefault="00256DFA" w:rsidP="00256DFA">
      <w:pPr>
        <w:spacing w:after="0"/>
        <w:rPr>
          <w:sz w:val="20"/>
          <w:szCs w:val="20"/>
          <w:lang w:val="en-US"/>
        </w:rPr>
      </w:pPr>
      <w:proofErr w:type="spellStart"/>
      <w:r w:rsidDel="00025769">
        <w:rPr>
          <w:rFonts w:hint="eastAsia"/>
          <w:sz w:val="20"/>
          <w:szCs w:val="20"/>
          <w:vertAlign w:val="superscript"/>
          <w:lang w:val="en-US"/>
        </w:rPr>
        <w:t>a</w:t>
      </w:r>
      <w:r w:rsidDel="00025769">
        <w:rPr>
          <w:sz w:val="20"/>
          <w:szCs w:val="20"/>
          <w:lang w:val="en-US"/>
        </w:rPr>
        <w:t>FLR</w:t>
      </w:r>
      <w:proofErr w:type="spellEnd"/>
      <w:r w:rsidRPr="000438A7" w:rsidDel="00025769">
        <w:rPr>
          <w:sz w:val="20"/>
          <w:szCs w:val="20"/>
          <w:lang w:val="en-US"/>
        </w:rPr>
        <w:t xml:space="preserve"> = </w:t>
      </w:r>
      <w:r w:rsidRPr="00EB78F7" w:rsidDel="00025769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 w:rsidDel="00025769">
        <w:rPr>
          <w:sz w:val="20"/>
          <w:szCs w:val="20"/>
          <w:lang w:val="en-US"/>
        </w:rPr>
        <w:t xml:space="preserve">; </w:t>
      </w:r>
      <w:r w:rsidDel="00025769">
        <w:rPr>
          <w:sz w:val="20"/>
          <w:szCs w:val="20"/>
          <w:lang w:val="en-US"/>
        </w:rPr>
        <w:t>BLR</w:t>
      </w:r>
      <w:r w:rsidRPr="000438A7" w:rsidDel="00025769">
        <w:rPr>
          <w:sz w:val="20"/>
          <w:szCs w:val="20"/>
          <w:lang w:val="en-US"/>
        </w:rPr>
        <w:t xml:space="preserve"> = </w:t>
      </w:r>
      <w:r w:rsidRPr="00EB78F7" w:rsidDel="00025769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 w:rsidDel="00025769">
        <w:rPr>
          <w:sz w:val="20"/>
          <w:szCs w:val="20"/>
          <w:lang w:val="en-US"/>
        </w:rPr>
        <w:t xml:space="preserve">; </w:t>
      </w:r>
      <w:r w:rsidDel="00025769">
        <w:rPr>
          <w:sz w:val="20"/>
          <w:szCs w:val="20"/>
          <w:lang w:val="en-US"/>
        </w:rPr>
        <w:t>WLM</w:t>
      </w:r>
      <w:r w:rsidRPr="000438A7" w:rsidDel="00025769">
        <w:rPr>
          <w:sz w:val="20"/>
          <w:szCs w:val="20"/>
          <w:lang w:val="en-US"/>
        </w:rPr>
        <w:t xml:space="preserve"> = </w:t>
      </w:r>
      <w:r w:rsidRPr="00EB78F7" w:rsidDel="00025769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 w:rsidDel="00025769">
        <w:rPr>
          <w:sz w:val="20"/>
          <w:szCs w:val="20"/>
          <w:lang w:val="en-US"/>
        </w:rPr>
        <w:t xml:space="preserve">; </w:t>
      </w:r>
      <w:r w:rsidDel="00025769">
        <w:rPr>
          <w:sz w:val="20"/>
          <w:szCs w:val="20"/>
          <w:lang w:val="en-US"/>
        </w:rPr>
        <w:t>SLR</w:t>
      </w:r>
      <w:r w:rsidRPr="000438A7" w:rsidDel="00025769">
        <w:rPr>
          <w:sz w:val="20"/>
          <w:szCs w:val="20"/>
          <w:lang w:val="en-US"/>
        </w:rPr>
        <w:t xml:space="preserve"> = </w:t>
      </w:r>
      <w:r w:rsidRPr="00EB78F7" w:rsidDel="00025769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 w:rsidDel="00025769">
        <w:rPr>
          <w:sz w:val="20"/>
          <w:szCs w:val="20"/>
          <w:lang w:val="en-US"/>
        </w:rPr>
        <w:t>; E</w:t>
      </w:r>
      <w:r w:rsidDel="00025769">
        <w:rPr>
          <w:sz w:val="20"/>
          <w:szCs w:val="20"/>
          <w:lang w:val="en-US"/>
        </w:rPr>
        <w:t>N</w:t>
      </w:r>
      <w:r w:rsidRPr="000438A7" w:rsidDel="00025769">
        <w:rPr>
          <w:sz w:val="20"/>
          <w:szCs w:val="20"/>
          <w:lang w:val="en-US"/>
        </w:rPr>
        <w:t xml:space="preserve">25 = </w:t>
      </w:r>
      <w:r w:rsidDel="00025769">
        <w:rPr>
          <w:sz w:val="20"/>
          <w:szCs w:val="20"/>
          <w:lang w:val="en-US"/>
        </w:rPr>
        <w:t>E</w:t>
      </w:r>
      <w:r w:rsidRPr="000438A7" w:rsidDel="00025769">
        <w:rPr>
          <w:sz w:val="20"/>
          <w:szCs w:val="20"/>
          <w:lang w:val="en-US"/>
        </w:rPr>
        <w:t xml:space="preserve">lastic </w:t>
      </w:r>
      <w:r w:rsidDel="00025769">
        <w:rPr>
          <w:sz w:val="20"/>
          <w:szCs w:val="20"/>
          <w:lang w:val="en-US"/>
        </w:rPr>
        <w:t>N</w:t>
      </w:r>
      <w:r w:rsidRPr="000438A7" w:rsidDel="00025769">
        <w:rPr>
          <w:sz w:val="20"/>
          <w:szCs w:val="20"/>
          <w:lang w:val="en-US"/>
        </w:rPr>
        <w:t xml:space="preserve">et with α=0.25; EN50 = </w:t>
      </w:r>
      <w:r w:rsidDel="00025769">
        <w:rPr>
          <w:sz w:val="20"/>
          <w:szCs w:val="20"/>
          <w:lang w:val="en-US"/>
        </w:rPr>
        <w:t>E</w:t>
      </w:r>
      <w:r w:rsidRPr="000438A7" w:rsidDel="00025769">
        <w:rPr>
          <w:sz w:val="20"/>
          <w:szCs w:val="20"/>
          <w:lang w:val="en-US"/>
        </w:rPr>
        <w:t xml:space="preserve">lastic </w:t>
      </w:r>
      <w:r w:rsidDel="00025769">
        <w:rPr>
          <w:sz w:val="20"/>
          <w:szCs w:val="20"/>
          <w:lang w:val="en-US"/>
        </w:rPr>
        <w:t>N</w:t>
      </w:r>
      <w:r w:rsidRPr="000438A7" w:rsidDel="00025769">
        <w:rPr>
          <w:sz w:val="20"/>
          <w:szCs w:val="20"/>
          <w:lang w:val="en-US"/>
        </w:rPr>
        <w:t xml:space="preserve">et with α=0.50; EN75 = </w:t>
      </w:r>
      <w:r w:rsidDel="00025769">
        <w:rPr>
          <w:sz w:val="20"/>
          <w:szCs w:val="20"/>
          <w:lang w:val="en-US"/>
        </w:rPr>
        <w:t>E</w:t>
      </w:r>
      <w:r w:rsidRPr="000438A7" w:rsidDel="00025769">
        <w:rPr>
          <w:sz w:val="20"/>
          <w:szCs w:val="20"/>
          <w:lang w:val="en-US"/>
        </w:rPr>
        <w:t xml:space="preserve">lastic </w:t>
      </w:r>
      <w:r w:rsidDel="00025769">
        <w:rPr>
          <w:sz w:val="20"/>
          <w:szCs w:val="20"/>
          <w:lang w:val="en-US"/>
        </w:rPr>
        <w:t>N</w:t>
      </w:r>
      <w:r w:rsidRPr="000438A7" w:rsidDel="00025769">
        <w:rPr>
          <w:sz w:val="20"/>
          <w:szCs w:val="20"/>
          <w:lang w:val="en-US"/>
        </w:rPr>
        <w:t xml:space="preserve">et with α=0.75; LASSO = Least </w:t>
      </w:r>
      <w:r w:rsidDel="00025769">
        <w:rPr>
          <w:sz w:val="20"/>
          <w:szCs w:val="20"/>
          <w:lang w:val="en-US"/>
        </w:rPr>
        <w:t>A</w:t>
      </w:r>
      <w:r w:rsidRPr="000438A7" w:rsidDel="00025769">
        <w:rPr>
          <w:sz w:val="20"/>
          <w:szCs w:val="20"/>
          <w:lang w:val="en-US"/>
        </w:rPr>
        <w:t xml:space="preserve">bsolute </w:t>
      </w:r>
      <w:r w:rsidDel="00025769">
        <w:rPr>
          <w:sz w:val="20"/>
          <w:szCs w:val="20"/>
          <w:lang w:val="en-US"/>
        </w:rPr>
        <w:t>S</w:t>
      </w:r>
      <w:r w:rsidRPr="000438A7" w:rsidDel="00025769">
        <w:rPr>
          <w:sz w:val="20"/>
          <w:szCs w:val="20"/>
          <w:lang w:val="en-US"/>
        </w:rPr>
        <w:t xml:space="preserve">hrinkage and </w:t>
      </w:r>
      <w:r w:rsidDel="00025769">
        <w:rPr>
          <w:sz w:val="20"/>
          <w:szCs w:val="20"/>
          <w:lang w:val="en-US"/>
        </w:rPr>
        <w:t>S</w:t>
      </w:r>
      <w:r w:rsidRPr="000438A7" w:rsidDel="00025769">
        <w:rPr>
          <w:sz w:val="20"/>
          <w:szCs w:val="20"/>
          <w:lang w:val="en-US"/>
        </w:rPr>
        <w:t xml:space="preserve">election </w:t>
      </w:r>
      <w:r w:rsidDel="00025769">
        <w:rPr>
          <w:sz w:val="20"/>
          <w:szCs w:val="20"/>
          <w:lang w:val="en-US"/>
        </w:rPr>
        <w:t>O</w:t>
      </w:r>
      <w:r w:rsidRPr="000438A7" w:rsidDel="00025769">
        <w:rPr>
          <w:sz w:val="20"/>
          <w:szCs w:val="20"/>
          <w:lang w:val="en-US"/>
        </w:rPr>
        <w:t xml:space="preserve">perator; </w:t>
      </w:r>
      <w:r w:rsidDel="00025769">
        <w:rPr>
          <w:sz w:val="20"/>
          <w:szCs w:val="20"/>
          <w:lang w:val="en-US"/>
        </w:rPr>
        <w:t>GAM</w:t>
      </w:r>
      <w:r w:rsidRPr="000438A7" w:rsidDel="00025769">
        <w:rPr>
          <w:sz w:val="20"/>
          <w:szCs w:val="20"/>
          <w:lang w:val="en-US"/>
        </w:rPr>
        <w:t xml:space="preserve"> = </w:t>
      </w:r>
      <w:r w:rsidRPr="00EB78F7" w:rsidDel="00025769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 w:rsidDel="00025769">
        <w:rPr>
          <w:sz w:val="20"/>
          <w:szCs w:val="20"/>
          <w:lang w:val="en-US"/>
        </w:rPr>
        <w:t xml:space="preserve">; </w:t>
      </w:r>
      <w:r w:rsidDel="00025769">
        <w:rPr>
          <w:sz w:val="20"/>
          <w:szCs w:val="20"/>
          <w:lang w:val="en-US"/>
        </w:rPr>
        <w:t xml:space="preserve">RF = Random Forest; </w:t>
      </w:r>
      <w:r w:rsidRPr="000438A7" w:rsidDel="00025769">
        <w:rPr>
          <w:sz w:val="20"/>
          <w:szCs w:val="20"/>
          <w:lang w:val="en-US"/>
        </w:rPr>
        <w:t xml:space="preserve">GBM = </w:t>
      </w:r>
      <w:r w:rsidRPr="00EB78F7" w:rsidDel="00025769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 w:rsidDel="00025769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 w:rsidDel="00025769">
        <w:rPr>
          <w:sz w:val="20"/>
          <w:szCs w:val="20"/>
          <w:lang w:val="en-US"/>
        </w:rPr>
        <w:t>N</w:t>
      </w:r>
      <w:r w:rsidRPr="000438A7" w:rsidDel="00025769">
        <w:rPr>
          <w:sz w:val="20"/>
          <w:szCs w:val="20"/>
          <w:lang w:val="en-US"/>
        </w:rPr>
        <w:t xml:space="preserve">eural </w:t>
      </w:r>
      <w:r w:rsidDel="00025769">
        <w:rPr>
          <w:sz w:val="20"/>
          <w:szCs w:val="20"/>
          <w:lang w:val="en-US"/>
        </w:rPr>
        <w:t>N</w:t>
      </w:r>
      <w:r w:rsidRPr="000438A7" w:rsidDel="00025769">
        <w:rPr>
          <w:sz w:val="20"/>
          <w:szCs w:val="20"/>
          <w:lang w:val="en-US"/>
        </w:rPr>
        <w:t>etwork</w:t>
      </w:r>
      <w:r w:rsidR="007B1333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 w:rsidDel="00025769">
        <w:rPr>
          <w:sz w:val="20"/>
          <w:szCs w:val="20"/>
          <w:lang w:val="en-US"/>
        </w:rPr>
        <w:t xml:space="preserve"> </w:t>
      </w:r>
    </w:p>
    <w:p w14:paraId="0182A1AA" w14:textId="38C70278" w:rsidR="00256DFA" w:rsidRPr="00306E7B" w:rsidDel="00025769" w:rsidRDefault="00256DFA" w:rsidP="00256DFA">
      <w:pPr>
        <w:spacing w:after="120"/>
        <w:rPr>
          <w:lang w:val="en-US"/>
        </w:rPr>
        <w:sectPr w:rsidR="00256DFA" w:rsidRPr="00306E7B" w:rsidDel="00025769" w:rsidSect="00BF5204"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proofErr w:type="gramStart"/>
      <w:r w:rsidRPr="004B54F1" w:rsidDel="00025769">
        <w:rPr>
          <w:sz w:val="20"/>
          <w:szCs w:val="20"/>
          <w:vertAlign w:val="superscript"/>
          <w:lang w:val="en-US"/>
        </w:rPr>
        <w:t>b</w:t>
      </w:r>
      <w:r w:rsidDel="00025769">
        <w:rPr>
          <w:sz w:val="20"/>
          <w:szCs w:val="20"/>
          <w:lang w:val="en-US"/>
        </w:rPr>
        <w:t>RMSE</w:t>
      </w:r>
      <w:proofErr w:type="spellEnd"/>
      <w:proofErr w:type="gramEnd"/>
      <w:r w:rsidDel="00025769">
        <w:rPr>
          <w:sz w:val="20"/>
          <w:szCs w:val="20"/>
          <w:lang w:val="en-US"/>
        </w:rPr>
        <w:t xml:space="preserve"> = Root-mean-square error</w:t>
      </w:r>
    </w:p>
    <w:p w14:paraId="56DA7442" w14:textId="7C829A67" w:rsidR="00CF6CE2" w:rsidRDefault="00256DFA" w:rsidP="00256DFA">
      <w:r>
        <w:lastRenderedPageBreak/>
        <w:t xml:space="preserve">Table S5. </w:t>
      </w:r>
      <w:r w:rsidRPr="009E1F20">
        <w:rPr>
          <w:lang w:val="en-US"/>
        </w:rPr>
        <w:t>Performance of PM</w:t>
      </w:r>
      <w:r w:rsidRPr="00414048">
        <w:rPr>
          <w:vertAlign w:val="subscript"/>
          <w:lang w:val="en-US"/>
        </w:rPr>
        <w:t>2.5</w:t>
      </w:r>
      <w:r>
        <w:rPr>
          <w:lang w:val="en-US"/>
        </w:rPr>
        <w:t xml:space="preserve"> </w:t>
      </w:r>
      <w:r w:rsidRPr="009E1F20">
        <w:rPr>
          <w:lang w:val="en-US"/>
        </w:rPr>
        <w:t>models</w:t>
      </w:r>
      <w:r>
        <w:rPr>
          <w:lang w:val="en-US"/>
        </w:rPr>
        <w:t xml:space="preserve"> at</w:t>
      </w:r>
      <w:r w:rsidRPr="00722669">
        <w:rPr>
          <w:lang w:val="en-US"/>
        </w:rPr>
        <w:t xml:space="preserve"> </w:t>
      </w:r>
      <w:r>
        <w:rPr>
          <w:lang w:val="en-US"/>
        </w:rPr>
        <w:t>different type of sites</w:t>
      </w:r>
    </w:p>
    <w:tbl>
      <w:tblPr>
        <w:tblW w:w="9965" w:type="dxa"/>
        <w:tblInd w:w="108" w:type="dxa"/>
        <w:tblLook w:val="04A0" w:firstRow="1" w:lastRow="0" w:firstColumn="1" w:lastColumn="0" w:noHBand="0" w:noVBand="1"/>
      </w:tblPr>
      <w:tblGrid>
        <w:gridCol w:w="1109"/>
        <w:gridCol w:w="900"/>
        <w:gridCol w:w="845"/>
        <w:gridCol w:w="845"/>
        <w:gridCol w:w="262"/>
        <w:gridCol w:w="1181"/>
        <w:gridCol w:w="845"/>
        <w:gridCol w:w="845"/>
        <w:gridCol w:w="262"/>
        <w:gridCol w:w="1181"/>
        <w:gridCol w:w="845"/>
        <w:gridCol w:w="845"/>
      </w:tblGrid>
      <w:tr w:rsidR="00256DFA" w:rsidRPr="00CF6CE2" w14:paraId="34745748" w14:textId="77777777" w:rsidTr="001B0B04">
        <w:trPr>
          <w:trHeight w:val="255"/>
        </w:trPr>
        <w:tc>
          <w:tcPr>
            <w:tcW w:w="110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1EA8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Pr="007E1E03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  <w:p w14:paraId="78F04EB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7E39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treet </w:t>
            </w:r>
          </w:p>
        </w:tc>
        <w:tc>
          <w:tcPr>
            <w:tcW w:w="2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4266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87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1F68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ural Background 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AE92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87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FC77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Urban Background </w:t>
            </w:r>
          </w:p>
        </w:tc>
      </w:tr>
      <w:tr w:rsidR="00256DFA" w:rsidRPr="00CF6CE2" w14:paraId="14FF1CB0" w14:textId="77777777" w:rsidTr="001B0B04">
        <w:trPr>
          <w:trHeight w:val="255"/>
        </w:trPr>
        <w:tc>
          <w:tcPr>
            <w:tcW w:w="1109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5355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1BBEF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96)  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AEA4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87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7A245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53) 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2191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87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1A6E1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67) </w:t>
            </w:r>
          </w:p>
        </w:tc>
      </w:tr>
      <w:tr w:rsidR="00BA520D" w:rsidRPr="00CF6CE2" w14:paraId="79C7031F" w14:textId="77777777" w:rsidTr="001B0B04">
        <w:trPr>
          <w:trHeight w:val="300"/>
        </w:trPr>
        <w:tc>
          <w:tcPr>
            <w:tcW w:w="1109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C50B9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1994D" w14:textId="6D27EA28" w:rsidR="00BA520D" w:rsidRPr="007E1E03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325D8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FA783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A1079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6E188" w14:textId="0271F9C7" w:rsidR="00BA520D" w:rsidRPr="007E1E03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6BD47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82057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D8863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6358C" w14:textId="2127C3AF" w:rsidR="00BA520D" w:rsidRPr="007E1E03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1382B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48A36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</w:tr>
      <w:tr w:rsidR="00BA520D" w:rsidRPr="00CF6CE2" w14:paraId="528E8138" w14:textId="77777777" w:rsidTr="001B0B04">
        <w:trPr>
          <w:trHeight w:val="300"/>
        </w:trPr>
        <w:tc>
          <w:tcPr>
            <w:tcW w:w="110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FAB3B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8D0B9" w14:textId="06875116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9C1E54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443D2D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EBDE2F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8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B78E36" w14:textId="2FA0A86A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D77EFE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2F93CA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58B18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8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F5E1FA" w14:textId="582DE4D1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AE786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C0BFE4" w14:textId="77777777" w:rsidR="00BA520D" w:rsidRPr="007E1E03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256DFA" w:rsidRPr="00CF6CE2" w14:paraId="1DD2E8B1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010B1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D3DD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AAF1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B9F2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4A16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10CB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0AA1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9C1E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1407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3FFB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6A09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BC43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</w:t>
            </w:r>
          </w:p>
        </w:tc>
      </w:tr>
      <w:tr w:rsidR="00256DFA" w:rsidRPr="00CF6CE2" w14:paraId="59B82867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5940F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DE16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D4A7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DADF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993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D036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88A5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10D0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E311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F28B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4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A902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942E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</w:t>
            </w:r>
          </w:p>
        </w:tc>
      </w:tr>
      <w:tr w:rsidR="00256DFA" w:rsidRPr="00CF6CE2" w14:paraId="412C251F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2CFC3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9253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64DE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69DD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1E03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2ECF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A149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5335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01AF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7B86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9D0C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B7D8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</w:t>
            </w:r>
          </w:p>
        </w:tc>
      </w:tr>
      <w:tr w:rsidR="00256DFA" w:rsidRPr="00CF6CE2" w14:paraId="257CEB7F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8F81E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3794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0859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1C1C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4CE6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F4C3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6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BAB0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E003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C214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5FAC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1CD6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0C11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</w:t>
            </w:r>
          </w:p>
        </w:tc>
      </w:tr>
      <w:tr w:rsidR="00256DFA" w:rsidRPr="00CF6CE2" w14:paraId="501418A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333F0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C5EF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52A3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04D3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E8E9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13AB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6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6E5C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1F5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240B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8EDE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C109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5178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3</w:t>
            </w:r>
          </w:p>
        </w:tc>
      </w:tr>
      <w:tr w:rsidR="00256DFA" w:rsidRPr="00CF6CE2" w14:paraId="1B5FF0BE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3194F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EC69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1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54EF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452B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54A2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9E18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6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DD67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8F4E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76CA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0016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1E7B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32C8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256DFA" w:rsidRPr="00CF6CE2" w14:paraId="0F7CB139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35741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7353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1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1B90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41BF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24F3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6B5F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6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ED62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9D2A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35DF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9560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711E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6BB5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</w:tr>
      <w:tr w:rsidR="00256DFA" w:rsidRPr="00CF6CE2" w14:paraId="23934591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7A449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6506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8192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99F7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ADA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1ECA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17FD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2308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C613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A615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4D85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D438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</w:tr>
      <w:tr w:rsidR="00256DFA" w:rsidRPr="00CF6CE2" w14:paraId="1D03CCBD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08AC3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858C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34A8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FBEC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734B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ED29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27AF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557B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1C6B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0404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EC4A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BF57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</w:tr>
      <w:tr w:rsidR="00256DFA" w:rsidRPr="00CF6CE2" w14:paraId="184A3F7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23C96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B1CB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A34C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6D5D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73B9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6654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72E1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F896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5A6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3484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7B99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60E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6</w:t>
            </w:r>
          </w:p>
        </w:tc>
      </w:tr>
      <w:tr w:rsidR="00256DFA" w:rsidRPr="00CF6CE2" w14:paraId="2DCB2704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2290C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DA99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100C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74E7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A47A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CC23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48AC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DE93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976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6367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5705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2A68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</w:t>
            </w:r>
          </w:p>
        </w:tc>
      </w:tr>
      <w:tr w:rsidR="00256DFA" w:rsidRPr="00CF6CE2" w14:paraId="3029DF1D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4911A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F8BA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E680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8C77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885E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6DEA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90C7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093A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DB77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396A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0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8A49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F4013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</w:t>
            </w:r>
          </w:p>
        </w:tc>
      </w:tr>
      <w:tr w:rsidR="00256DFA" w:rsidRPr="00CF6CE2" w14:paraId="45EB539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1694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C0AB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8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35430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1832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0BD6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F745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71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EBF2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78EE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17DE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7957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D661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38B1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1</w:t>
            </w:r>
          </w:p>
        </w:tc>
      </w:tr>
      <w:tr w:rsidR="00256DFA" w:rsidRPr="00CF6CE2" w14:paraId="074FA0C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35D3D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CD7A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2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9400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A7F7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9158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AD9E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7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5EC7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DC65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E85B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BB6D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1F9E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A5D4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0</w:t>
            </w:r>
          </w:p>
        </w:tc>
      </w:tr>
      <w:tr w:rsidR="00256DFA" w:rsidRPr="00CF6CE2" w14:paraId="784BC601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83915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289F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45A98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44F1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ADEF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8EA7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6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6F82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A906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203D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A8C9A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5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0B195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97F76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2</w:t>
            </w:r>
          </w:p>
        </w:tc>
      </w:tr>
      <w:tr w:rsidR="00256DFA" w:rsidRPr="00CF6CE2" w14:paraId="08CBBBB0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80309" w14:textId="77777777" w:rsidR="00256DFA" w:rsidRPr="007E1E03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92EA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1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0D52D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F04E1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AE3EF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72A8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6792C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34C72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8ABD9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5762E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38E17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ED7DB" w14:textId="77777777" w:rsidR="00256DFA" w:rsidRPr="007E1E03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7E1E0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7</w:t>
            </w:r>
          </w:p>
        </w:tc>
      </w:tr>
      <w:tr w:rsidR="001B0B04" w:rsidRPr="00CF6CE2" w14:paraId="783DC04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456C015" w14:textId="3B199EC9" w:rsidR="001B0B04" w:rsidRPr="007E1E03" w:rsidRDefault="001B0B04" w:rsidP="001B0B0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F13D425" w14:textId="69C5E67A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22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6BE8C92" w14:textId="57FF4B26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3723A411" w14:textId="39911F63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-0.1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D59F0A5" w14:textId="77777777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2E71ED4B" w14:textId="09058F21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680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3A919C1" w14:textId="73097B77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94DF433" w14:textId="1DA0058F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6E9E48BA" w14:textId="77777777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4958FF9B" w14:textId="2C8C856E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7652B6D8" w14:textId="40815478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5E3D7EFE" w14:textId="52B20933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.4</w:t>
            </w:r>
          </w:p>
        </w:tc>
      </w:tr>
      <w:tr w:rsidR="001B0B04" w:rsidRPr="00CF6CE2" w14:paraId="16013751" w14:textId="77777777" w:rsidTr="00A345E8">
        <w:trPr>
          <w:trHeight w:val="300"/>
        </w:trPr>
        <w:tc>
          <w:tcPr>
            <w:tcW w:w="1109" w:type="dxa"/>
            <w:tcBorders>
              <w:top w:val="single" w:sz="4" w:space="0" w:color="FFFFFF" w:themeColor="background1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52CD08E" w14:textId="0B7CE532" w:rsidR="001B0B04" w:rsidRPr="007E1E03" w:rsidRDefault="001B0B04" w:rsidP="001B0B0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2</w:t>
            </w:r>
          </w:p>
        </w:tc>
        <w:tc>
          <w:tcPr>
            <w:tcW w:w="900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7349831E" w14:textId="102AB048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44</w:t>
            </w:r>
          </w:p>
        </w:tc>
        <w:tc>
          <w:tcPr>
            <w:tcW w:w="845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66380431" w14:textId="7781310F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845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E05B408" w14:textId="77CB92A8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262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BD83D6C" w14:textId="77777777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1B919A7" w14:textId="67E905A5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688</w:t>
            </w:r>
          </w:p>
        </w:tc>
        <w:tc>
          <w:tcPr>
            <w:tcW w:w="845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3519BEBC" w14:textId="69E6892C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845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37B70C70" w14:textId="68FD16B6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262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46502E0" w14:textId="77777777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1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322C0B37" w14:textId="23E7DCEA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79</w:t>
            </w:r>
          </w:p>
        </w:tc>
        <w:tc>
          <w:tcPr>
            <w:tcW w:w="845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5EB70D87" w14:textId="15F50C1E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845" w:type="dxa"/>
            <w:tcBorders>
              <w:top w:val="single" w:sz="4" w:space="0" w:color="FFFFFF" w:themeColor="background1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2F8ED800" w14:textId="1A113EA7" w:rsidR="001B0B04" w:rsidRPr="007E1E03" w:rsidRDefault="001B0B04" w:rsidP="001B0B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.3</w:t>
            </w:r>
          </w:p>
        </w:tc>
      </w:tr>
    </w:tbl>
    <w:p w14:paraId="0AEBFB39" w14:textId="77777777" w:rsidR="00256DFA" w:rsidRPr="00170115" w:rsidRDefault="00256DFA" w:rsidP="00256DFA">
      <w:pPr>
        <w:spacing w:after="0"/>
        <w:rPr>
          <w:sz w:val="20"/>
          <w:szCs w:val="20"/>
        </w:rPr>
      </w:pPr>
    </w:p>
    <w:p w14:paraId="10661F50" w14:textId="1FD6851F" w:rsidR="007E1E03" w:rsidDel="00CF6CE2" w:rsidRDefault="007E1E03" w:rsidP="007E1E03">
      <w:pPr>
        <w:spacing w:after="0"/>
        <w:rPr>
          <w:sz w:val="20"/>
          <w:szCs w:val="20"/>
          <w:lang w:val="en-US"/>
        </w:rPr>
      </w:pPr>
      <w:proofErr w:type="spellStart"/>
      <w:r w:rsidDel="00CF6CE2">
        <w:rPr>
          <w:rFonts w:hint="eastAsia"/>
          <w:sz w:val="20"/>
          <w:szCs w:val="20"/>
          <w:vertAlign w:val="superscript"/>
          <w:lang w:val="en-US"/>
        </w:rPr>
        <w:t>a</w:t>
      </w:r>
      <w:r w:rsidDel="00CF6CE2">
        <w:rPr>
          <w:sz w:val="20"/>
          <w:szCs w:val="20"/>
          <w:lang w:val="en-US"/>
        </w:rPr>
        <w:t>FLR</w:t>
      </w:r>
      <w:proofErr w:type="spellEnd"/>
      <w:r w:rsidRPr="000438A7" w:rsidDel="00CF6CE2">
        <w:rPr>
          <w:sz w:val="20"/>
          <w:szCs w:val="20"/>
          <w:lang w:val="en-US"/>
        </w:rPr>
        <w:t xml:space="preserve"> = </w:t>
      </w:r>
      <w:r w:rsidRPr="00EB78F7" w:rsidDel="00CF6CE2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 w:rsidDel="00CF6CE2">
        <w:rPr>
          <w:sz w:val="20"/>
          <w:szCs w:val="20"/>
          <w:lang w:val="en-US"/>
        </w:rPr>
        <w:t xml:space="preserve">; </w:t>
      </w:r>
      <w:r w:rsidDel="00CF6CE2">
        <w:rPr>
          <w:sz w:val="20"/>
          <w:szCs w:val="20"/>
          <w:lang w:val="en-US"/>
        </w:rPr>
        <w:t>BLR</w:t>
      </w:r>
      <w:r w:rsidRPr="000438A7" w:rsidDel="00CF6CE2">
        <w:rPr>
          <w:sz w:val="20"/>
          <w:szCs w:val="20"/>
          <w:lang w:val="en-US"/>
        </w:rPr>
        <w:t xml:space="preserve"> = </w:t>
      </w:r>
      <w:r w:rsidRPr="00EB78F7" w:rsidDel="00CF6CE2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 w:rsidDel="00CF6CE2">
        <w:rPr>
          <w:sz w:val="20"/>
          <w:szCs w:val="20"/>
          <w:lang w:val="en-US"/>
        </w:rPr>
        <w:t xml:space="preserve">; </w:t>
      </w:r>
      <w:r w:rsidDel="00CF6CE2">
        <w:rPr>
          <w:sz w:val="20"/>
          <w:szCs w:val="20"/>
          <w:lang w:val="en-US"/>
        </w:rPr>
        <w:t>WLM</w:t>
      </w:r>
      <w:r w:rsidRPr="000438A7" w:rsidDel="00CF6CE2">
        <w:rPr>
          <w:sz w:val="20"/>
          <w:szCs w:val="20"/>
          <w:lang w:val="en-US"/>
        </w:rPr>
        <w:t xml:space="preserve"> = </w:t>
      </w:r>
      <w:r w:rsidRPr="00EB78F7" w:rsidDel="00CF6CE2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 w:rsidDel="00CF6CE2">
        <w:rPr>
          <w:sz w:val="20"/>
          <w:szCs w:val="20"/>
          <w:lang w:val="en-US"/>
        </w:rPr>
        <w:t xml:space="preserve">; </w:t>
      </w:r>
      <w:r w:rsidDel="00CF6CE2">
        <w:rPr>
          <w:sz w:val="20"/>
          <w:szCs w:val="20"/>
          <w:lang w:val="en-US"/>
        </w:rPr>
        <w:t>SLR</w:t>
      </w:r>
      <w:r w:rsidRPr="000438A7" w:rsidDel="00CF6CE2">
        <w:rPr>
          <w:sz w:val="20"/>
          <w:szCs w:val="20"/>
          <w:lang w:val="en-US"/>
        </w:rPr>
        <w:t xml:space="preserve"> = </w:t>
      </w:r>
      <w:r w:rsidRPr="00EB78F7" w:rsidDel="00CF6CE2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 w:rsidDel="00CF6CE2">
        <w:rPr>
          <w:sz w:val="20"/>
          <w:szCs w:val="20"/>
          <w:lang w:val="en-US"/>
        </w:rPr>
        <w:t>; E</w:t>
      </w:r>
      <w:r w:rsidDel="00CF6CE2">
        <w:rPr>
          <w:sz w:val="20"/>
          <w:szCs w:val="20"/>
          <w:lang w:val="en-US"/>
        </w:rPr>
        <w:t>N</w:t>
      </w:r>
      <w:r w:rsidRPr="000438A7" w:rsidDel="00CF6CE2">
        <w:rPr>
          <w:sz w:val="20"/>
          <w:szCs w:val="20"/>
          <w:lang w:val="en-US"/>
        </w:rPr>
        <w:t xml:space="preserve">25 = </w:t>
      </w:r>
      <w:r w:rsidDel="00CF6CE2">
        <w:rPr>
          <w:sz w:val="20"/>
          <w:szCs w:val="20"/>
          <w:lang w:val="en-US"/>
        </w:rPr>
        <w:t>E</w:t>
      </w:r>
      <w:r w:rsidRPr="000438A7" w:rsidDel="00CF6CE2">
        <w:rPr>
          <w:sz w:val="20"/>
          <w:szCs w:val="20"/>
          <w:lang w:val="en-US"/>
        </w:rPr>
        <w:t xml:space="preserve">lastic </w:t>
      </w:r>
      <w:r w:rsidDel="00CF6CE2">
        <w:rPr>
          <w:sz w:val="20"/>
          <w:szCs w:val="20"/>
          <w:lang w:val="en-US"/>
        </w:rPr>
        <w:t>N</w:t>
      </w:r>
      <w:r w:rsidRPr="000438A7" w:rsidDel="00CF6CE2">
        <w:rPr>
          <w:sz w:val="20"/>
          <w:szCs w:val="20"/>
          <w:lang w:val="en-US"/>
        </w:rPr>
        <w:t xml:space="preserve">et with α=0.25; EN50 = </w:t>
      </w:r>
      <w:r w:rsidDel="00CF6CE2">
        <w:rPr>
          <w:sz w:val="20"/>
          <w:szCs w:val="20"/>
          <w:lang w:val="en-US"/>
        </w:rPr>
        <w:t>E</w:t>
      </w:r>
      <w:r w:rsidRPr="000438A7" w:rsidDel="00CF6CE2">
        <w:rPr>
          <w:sz w:val="20"/>
          <w:szCs w:val="20"/>
          <w:lang w:val="en-US"/>
        </w:rPr>
        <w:t xml:space="preserve">lastic </w:t>
      </w:r>
      <w:r w:rsidDel="00CF6CE2">
        <w:rPr>
          <w:sz w:val="20"/>
          <w:szCs w:val="20"/>
          <w:lang w:val="en-US"/>
        </w:rPr>
        <w:t>N</w:t>
      </w:r>
      <w:r w:rsidRPr="000438A7" w:rsidDel="00CF6CE2">
        <w:rPr>
          <w:sz w:val="20"/>
          <w:szCs w:val="20"/>
          <w:lang w:val="en-US"/>
        </w:rPr>
        <w:t xml:space="preserve">et with α=0.50; EN75 = </w:t>
      </w:r>
      <w:r w:rsidDel="00CF6CE2">
        <w:rPr>
          <w:sz w:val="20"/>
          <w:szCs w:val="20"/>
          <w:lang w:val="en-US"/>
        </w:rPr>
        <w:t>E</w:t>
      </w:r>
      <w:r w:rsidRPr="000438A7" w:rsidDel="00CF6CE2">
        <w:rPr>
          <w:sz w:val="20"/>
          <w:szCs w:val="20"/>
          <w:lang w:val="en-US"/>
        </w:rPr>
        <w:t xml:space="preserve">lastic </w:t>
      </w:r>
      <w:r w:rsidDel="00CF6CE2">
        <w:rPr>
          <w:sz w:val="20"/>
          <w:szCs w:val="20"/>
          <w:lang w:val="en-US"/>
        </w:rPr>
        <w:t>N</w:t>
      </w:r>
      <w:r w:rsidRPr="000438A7" w:rsidDel="00CF6CE2">
        <w:rPr>
          <w:sz w:val="20"/>
          <w:szCs w:val="20"/>
          <w:lang w:val="en-US"/>
        </w:rPr>
        <w:t xml:space="preserve">et with α=0.75; LASSO = Least </w:t>
      </w:r>
      <w:r w:rsidDel="00CF6CE2">
        <w:rPr>
          <w:sz w:val="20"/>
          <w:szCs w:val="20"/>
          <w:lang w:val="en-US"/>
        </w:rPr>
        <w:t>A</w:t>
      </w:r>
      <w:r w:rsidRPr="000438A7" w:rsidDel="00CF6CE2">
        <w:rPr>
          <w:sz w:val="20"/>
          <w:szCs w:val="20"/>
          <w:lang w:val="en-US"/>
        </w:rPr>
        <w:t xml:space="preserve">bsolute </w:t>
      </w:r>
      <w:r w:rsidDel="00CF6CE2">
        <w:rPr>
          <w:sz w:val="20"/>
          <w:szCs w:val="20"/>
          <w:lang w:val="en-US"/>
        </w:rPr>
        <w:t>S</w:t>
      </w:r>
      <w:r w:rsidRPr="000438A7" w:rsidDel="00CF6CE2">
        <w:rPr>
          <w:sz w:val="20"/>
          <w:szCs w:val="20"/>
          <w:lang w:val="en-US"/>
        </w:rPr>
        <w:t xml:space="preserve">hrinkage and </w:t>
      </w:r>
      <w:r w:rsidDel="00CF6CE2">
        <w:rPr>
          <w:sz w:val="20"/>
          <w:szCs w:val="20"/>
          <w:lang w:val="en-US"/>
        </w:rPr>
        <w:t>S</w:t>
      </w:r>
      <w:r w:rsidRPr="000438A7" w:rsidDel="00CF6CE2">
        <w:rPr>
          <w:sz w:val="20"/>
          <w:szCs w:val="20"/>
          <w:lang w:val="en-US"/>
        </w:rPr>
        <w:t xml:space="preserve">election </w:t>
      </w:r>
      <w:r w:rsidDel="00CF6CE2">
        <w:rPr>
          <w:sz w:val="20"/>
          <w:szCs w:val="20"/>
          <w:lang w:val="en-US"/>
        </w:rPr>
        <w:t>O</w:t>
      </w:r>
      <w:r w:rsidRPr="000438A7" w:rsidDel="00CF6CE2">
        <w:rPr>
          <w:sz w:val="20"/>
          <w:szCs w:val="20"/>
          <w:lang w:val="en-US"/>
        </w:rPr>
        <w:t xml:space="preserve">perator; </w:t>
      </w:r>
      <w:r w:rsidDel="00CF6CE2">
        <w:rPr>
          <w:sz w:val="20"/>
          <w:szCs w:val="20"/>
          <w:lang w:val="en-US"/>
        </w:rPr>
        <w:t>GAM</w:t>
      </w:r>
      <w:r w:rsidRPr="000438A7" w:rsidDel="00CF6CE2">
        <w:rPr>
          <w:sz w:val="20"/>
          <w:szCs w:val="20"/>
          <w:lang w:val="en-US"/>
        </w:rPr>
        <w:t xml:space="preserve"> = </w:t>
      </w:r>
      <w:r w:rsidRPr="00EB78F7" w:rsidDel="00CF6CE2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 w:rsidDel="00CF6CE2">
        <w:rPr>
          <w:sz w:val="20"/>
          <w:szCs w:val="20"/>
          <w:lang w:val="en-US"/>
        </w:rPr>
        <w:t xml:space="preserve">; </w:t>
      </w:r>
      <w:r w:rsidDel="00CF6CE2">
        <w:rPr>
          <w:sz w:val="20"/>
          <w:szCs w:val="20"/>
          <w:lang w:val="en-US"/>
        </w:rPr>
        <w:t xml:space="preserve">RF = Random Forest; </w:t>
      </w:r>
      <w:r w:rsidRPr="000438A7" w:rsidDel="00CF6CE2">
        <w:rPr>
          <w:sz w:val="20"/>
          <w:szCs w:val="20"/>
          <w:lang w:val="en-US"/>
        </w:rPr>
        <w:t xml:space="preserve">GBM = </w:t>
      </w:r>
      <w:r w:rsidRPr="00EB78F7" w:rsidDel="00CF6CE2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 w:rsidDel="00CF6CE2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 w:rsidDel="00CF6CE2">
        <w:rPr>
          <w:sz w:val="20"/>
          <w:szCs w:val="20"/>
          <w:lang w:val="en-US"/>
        </w:rPr>
        <w:t>N</w:t>
      </w:r>
      <w:r w:rsidRPr="000438A7" w:rsidDel="00CF6CE2">
        <w:rPr>
          <w:sz w:val="20"/>
          <w:szCs w:val="20"/>
          <w:lang w:val="en-US"/>
        </w:rPr>
        <w:t xml:space="preserve">eural </w:t>
      </w:r>
      <w:r w:rsidDel="00CF6CE2">
        <w:rPr>
          <w:sz w:val="20"/>
          <w:szCs w:val="20"/>
          <w:lang w:val="en-US"/>
        </w:rPr>
        <w:t>N</w:t>
      </w:r>
      <w:r w:rsidRPr="000438A7" w:rsidDel="00CF6CE2">
        <w:rPr>
          <w:sz w:val="20"/>
          <w:szCs w:val="20"/>
          <w:lang w:val="en-US"/>
        </w:rPr>
        <w:t>etwork</w:t>
      </w:r>
      <w:r w:rsidR="007B1333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 w:rsidDel="00CF6CE2">
        <w:rPr>
          <w:sz w:val="20"/>
          <w:szCs w:val="20"/>
          <w:lang w:val="en-US"/>
        </w:rPr>
        <w:t xml:space="preserve"> </w:t>
      </w:r>
    </w:p>
    <w:p w14:paraId="6DAE18D3" w14:textId="289F61CF" w:rsidR="00CF6CE2" w:rsidRDefault="007E1E03" w:rsidP="007E1E03">
      <w:pPr>
        <w:spacing w:after="120"/>
        <w:rPr>
          <w:sz w:val="20"/>
          <w:szCs w:val="20"/>
          <w:vertAlign w:val="superscript"/>
          <w:lang w:val="en-US"/>
        </w:rPr>
        <w:sectPr w:rsidR="00CF6CE2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proofErr w:type="gramStart"/>
      <w:r w:rsidRPr="004B54F1" w:rsidDel="00CF6CE2">
        <w:rPr>
          <w:sz w:val="20"/>
          <w:szCs w:val="20"/>
          <w:vertAlign w:val="superscript"/>
          <w:lang w:val="en-US"/>
        </w:rPr>
        <w:t>b</w:t>
      </w:r>
      <w:r w:rsidDel="00CF6CE2">
        <w:rPr>
          <w:sz w:val="20"/>
          <w:szCs w:val="20"/>
          <w:lang w:val="en-US"/>
        </w:rPr>
        <w:t>RMSE</w:t>
      </w:r>
      <w:proofErr w:type="spellEnd"/>
      <w:proofErr w:type="gramEnd"/>
      <w:r w:rsidDel="00CF6CE2">
        <w:rPr>
          <w:sz w:val="20"/>
          <w:szCs w:val="20"/>
          <w:lang w:val="en-US"/>
        </w:rPr>
        <w:t xml:space="preserve"> = Root-mean-square error</w:t>
      </w:r>
    </w:p>
    <w:p w14:paraId="3210B764" w14:textId="77777777" w:rsidR="008B6C2B" w:rsidRDefault="008B6C2B" w:rsidP="00256DFA">
      <w:pPr>
        <w:rPr>
          <w:lang w:val="en-US"/>
        </w:rPr>
      </w:pPr>
      <w:r w:rsidRPr="00A345E8">
        <w:rPr>
          <w:szCs w:val="24"/>
          <w:lang w:val="en-US"/>
        </w:rPr>
        <w:lastRenderedPageBreak/>
        <w:t xml:space="preserve">Table S6. </w:t>
      </w:r>
      <w:r w:rsidRPr="00093D5E">
        <w:rPr>
          <w:szCs w:val="24"/>
          <w:lang w:val="en-US"/>
        </w:rPr>
        <w:t>Performance</w:t>
      </w:r>
      <w:r w:rsidRPr="009E1F20">
        <w:rPr>
          <w:lang w:val="en-US"/>
        </w:rPr>
        <w:t xml:space="preserve"> of PM</w:t>
      </w:r>
      <w:r w:rsidRPr="00414048">
        <w:rPr>
          <w:vertAlign w:val="subscript"/>
          <w:lang w:val="en-US"/>
        </w:rPr>
        <w:t>2.5</w:t>
      </w:r>
      <w:r>
        <w:rPr>
          <w:lang w:val="en-US"/>
        </w:rPr>
        <w:t xml:space="preserve"> </w:t>
      </w:r>
      <w:r w:rsidRPr="009E1F20">
        <w:rPr>
          <w:lang w:val="en-US"/>
        </w:rPr>
        <w:t>models</w:t>
      </w:r>
      <w:r>
        <w:rPr>
          <w:lang w:val="en-US"/>
        </w:rPr>
        <w:t xml:space="preserve"> at</w:t>
      </w:r>
      <w:r w:rsidRPr="00722669">
        <w:rPr>
          <w:lang w:val="en-US"/>
        </w:rPr>
        <w:t xml:space="preserve"> </w:t>
      </w:r>
      <w:r>
        <w:rPr>
          <w:lang w:val="en-US"/>
        </w:rPr>
        <w:t>different regions</w:t>
      </w:r>
    </w:p>
    <w:tbl>
      <w:tblPr>
        <w:tblW w:w="12027" w:type="dxa"/>
        <w:tblLook w:val="04A0" w:firstRow="1" w:lastRow="0" w:firstColumn="1" w:lastColumn="0" w:noHBand="0" w:noVBand="1"/>
      </w:tblPr>
      <w:tblGrid>
        <w:gridCol w:w="1109"/>
        <w:gridCol w:w="840"/>
        <w:gridCol w:w="845"/>
        <w:gridCol w:w="845"/>
        <w:gridCol w:w="266"/>
        <w:gridCol w:w="840"/>
        <w:gridCol w:w="845"/>
        <w:gridCol w:w="845"/>
        <w:gridCol w:w="266"/>
        <w:gridCol w:w="840"/>
        <w:gridCol w:w="845"/>
        <w:gridCol w:w="845"/>
        <w:gridCol w:w="266"/>
        <w:gridCol w:w="840"/>
        <w:gridCol w:w="845"/>
        <w:gridCol w:w="845"/>
      </w:tblGrid>
      <w:tr w:rsidR="001E658F" w:rsidRPr="001E658F" w14:paraId="0B36B39E" w14:textId="77777777" w:rsidTr="002124D8">
        <w:trPr>
          <w:trHeight w:val="300"/>
        </w:trPr>
        <w:tc>
          <w:tcPr>
            <w:tcW w:w="11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A8CADBA" w14:textId="05361DB2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Pr="00A345E8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55564" w14:textId="6BB53856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North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98DE3" w14:textId="77777777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7DEB5" w14:textId="3FFF4226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West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7B5CF" w14:textId="77777777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9C8BE" w14:textId="6DBA203F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Central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70A9A" w14:textId="77777777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D9480" w14:textId="28DAA83E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outh</w:t>
            </w:r>
          </w:p>
        </w:tc>
      </w:tr>
      <w:tr w:rsidR="001E658F" w:rsidRPr="001E658F" w14:paraId="5FACB755" w14:textId="77777777" w:rsidTr="002124D8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9561F4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282F5" w14:textId="6B4BD353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99)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6C66D" w14:textId="77777777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6975DB" w14:textId="5C3BC5B6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19)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2E45" w14:textId="77777777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AA9ED0" w14:textId="1173A8A8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78)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B5FF1" w14:textId="77777777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67DD97" w14:textId="14E1A77B" w:rsidR="001E658F" w:rsidRPr="001E658F" w:rsidRDefault="001E658F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20)</w:t>
            </w:r>
          </w:p>
        </w:tc>
      </w:tr>
      <w:tr w:rsidR="00BA520D" w:rsidRPr="001E658F" w14:paraId="6B0CD46A" w14:textId="77777777" w:rsidTr="002124D8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021625" w14:textId="77777777" w:rsidR="00BA520D" w:rsidRPr="001E658F" w:rsidRDefault="00BA520D" w:rsidP="001E658F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829E2" w14:textId="15DCBA14" w:rsidR="00BA520D" w:rsidRPr="001E658F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BB5E5" w14:textId="1D19E36A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DDE17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E18A2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3D77D" w14:textId="2A141CC2" w:rsidR="00BA520D" w:rsidRPr="001E658F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ED20A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CBEBE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E7BA1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9AC05" w14:textId="753CB65A" w:rsidR="00BA520D" w:rsidRPr="001E658F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94888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0680A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43148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37557" w14:textId="06F80CA7" w:rsidR="00BA520D" w:rsidRPr="001E658F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970CE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985BF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</w:tr>
      <w:tr w:rsidR="00BA520D" w:rsidRPr="001E658F" w14:paraId="4AB5EF59" w14:textId="77777777" w:rsidTr="002124D8">
        <w:trPr>
          <w:trHeight w:val="315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3DD327" w14:textId="77777777" w:rsidR="00BA520D" w:rsidRPr="001E658F" w:rsidRDefault="00BA520D" w:rsidP="001E658F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DA67B1" w14:textId="5B69FFC3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8DA0E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1FC2A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3B020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587F70" w14:textId="7ED86F11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1DADEC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A62674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1E0364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74BF3C" w14:textId="1104DD9E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D94B91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4F3BC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74917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3BD05F" w14:textId="5E229AAF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B59E42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52A55" w14:textId="77777777" w:rsidR="00BA520D" w:rsidRPr="001E658F" w:rsidRDefault="00BA520D" w:rsidP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1E658F" w:rsidRPr="001E658F" w14:paraId="71060747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BF589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75832" w14:textId="0035085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F3E51" w14:textId="2449E7B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6A68E" w14:textId="60CD9E8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07C9E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96382" w14:textId="0480692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B4F36" w14:textId="09BD2DB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AB46B" w14:textId="5A270D3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832A1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B2873" w14:textId="3B9CC57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B9514" w14:textId="7C403F4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2D6D1" w14:textId="6636E8F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7CC66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90892" w14:textId="6289F4A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AA6A0" w14:textId="3621C4D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72868" w14:textId="37551FC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1E658F" w:rsidRPr="001E658F" w14:paraId="00AEFC65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22568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1CEF0" w14:textId="1B567C2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CA3F4" w14:textId="7E23E0C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AAE84" w14:textId="525ABC7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5E6EE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8FE4B" w14:textId="19005AF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1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0682D" w14:textId="7366996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95399" w14:textId="31F6F12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8F8D6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F04EE" w14:textId="1A96B3D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0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CFA79" w14:textId="7751626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1CFE4" w14:textId="6C051FC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1592A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65321" w14:textId="7076EC5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02601" w14:textId="249A51F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EC883" w14:textId="2836C33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1E658F" w:rsidRPr="001E658F" w14:paraId="4223A243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56803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41EB4" w14:textId="72F2FC7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AC84A" w14:textId="5712A36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2A41D" w14:textId="5AEBA03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EAF38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4EA82" w14:textId="4886314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55E1D" w14:textId="7C64187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82CB1" w14:textId="03CA2FC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757F1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5B7A1" w14:textId="2F9AA89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277BA" w14:textId="0F4F4B2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7E50D" w14:textId="25642E9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AEC54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92CBA" w14:textId="3DCD6A0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8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5D016" w14:textId="50836BC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CA0D9" w14:textId="3FA46C7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1E658F" w:rsidRPr="001E658F" w14:paraId="20949B45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4C0B9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277FC" w14:textId="0EBFE3C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1E545" w14:textId="6960B7C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58977" w14:textId="070F175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78EBE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BFA3F" w14:textId="03DA145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C19F4" w14:textId="51CA308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C8208" w14:textId="414E727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51EF6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183BB" w14:textId="2E0AFE6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2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777E5" w14:textId="4716616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79AA" w14:textId="4BA1A49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B30C6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AD061" w14:textId="61E4FC5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4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8F8C6" w14:textId="5A35C7B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C8E1C" w14:textId="596CBD8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1E658F" w:rsidRPr="001E658F" w14:paraId="50E66A6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56A68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FBE12" w14:textId="01005D9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3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B8B6A" w14:textId="2C41138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01E93" w14:textId="550C0F0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1C8AB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C04BD" w14:textId="0ADAAFC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7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E9E7A" w14:textId="032A876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283AA" w14:textId="45D187A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1E653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DE8A0" w14:textId="4F7184F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9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2203D" w14:textId="7EC7AAC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B7D08" w14:textId="46FCE75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87094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3B1FC" w14:textId="19E03FB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FF0AE" w14:textId="686D51B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11EC6" w14:textId="2433708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1E658F" w:rsidRPr="001E658F" w14:paraId="2A242B64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D7891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72984" w14:textId="3981E33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09ACC" w14:textId="7229CF2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F690A" w14:textId="534AA76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D71D0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3EF7B" w14:textId="3BFA0BC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3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7475B" w14:textId="2B37800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949B2" w14:textId="43D2FFB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D111F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6BBD6" w14:textId="45ADE5F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0D7F5" w14:textId="79A48A3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9BC54" w14:textId="0F19AE7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AB2B1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5F16B" w14:textId="2A55211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3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B436E" w14:textId="147E06A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69739" w14:textId="476E91F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1E658F" w:rsidRPr="001E658F" w14:paraId="4CE10443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17252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B8934" w14:textId="481EBDE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B92CA" w14:textId="4E0AA1E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B35CE" w14:textId="6805380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C2BBB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65D34" w14:textId="3A55E6C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3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27D8A" w14:textId="76E2A52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6F551" w14:textId="62C50F7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E0AA0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A9309" w14:textId="4E2E981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7A44C" w14:textId="02FCEC9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6E455" w14:textId="61F81C5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259F0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1037D" w14:textId="4552D56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2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F87D6" w14:textId="7D427E0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E3C7" w14:textId="0888D44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1E658F" w:rsidRPr="001E658F" w14:paraId="0AFFEBA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D564E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4D19E" w14:textId="5E00F8D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A67CC" w14:textId="4CAE573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CEF4C" w14:textId="7F2AE1C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52FEB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C2735" w14:textId="4196F7A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3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8F81D" w14:textId="43F434F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364E7" w14:textId="528282F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2A8C5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13F8A" w14:textId="1A76653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F9742" w14:textId="42104FF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A77DA" w14:textId="5308C70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49481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D614" w14:textId="3BC9C90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4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EA678" w14:textId="6C999C1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4FDF9" w14:textId="7E7993D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1E658F" w:rsidRPr="001E658F" w14:paraId="3CC521D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080B3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5FF63" w14:textId="44905B2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340D2" w14:textId="076DBD0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A998C" w14:textId="3DCA102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160DB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D98F7" w14:textId="63F4D71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3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1E251" w14:textId="68C2A06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42C2B" w14:textId="7CF1234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F5972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72C94" w14:textId="4936F0B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5EC27" w14:textId="3F7424F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16B75" w14:textId="3F1A204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458CB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F5628" w14:textId="2405858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4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94ABE" w14:textId="7D45A97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551F0" w14:textId="77A558F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1E658F" w:rsidRPr="001E658F" w14:paraId="115873B1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094D7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AE47C" w14:textId="05E4EF5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4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C1D93" w14:textId="4E3411C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7508A" w14:textId="5EEEB2C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9AA8F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0DD0E" w14:textId="605E42F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D4944" w14:textId="77A0B22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07936" w14:textId="32E5DBF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6FFB6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C9C97" w14:textId="0ACFC7D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9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044E4" w14:textId="1305B8C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FB85F" w14:textId="249F92D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0CA50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E2293" w14:textId="3D5A3C0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12E22" w14:textId="3A8923E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381D4" w14:textId="562E75D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1E658F" w:rsidRPr="001E658F" w14:paraId="49C3B419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B0055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864BF" w14:textId="55CFA9F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5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D98C7" w14:textId="5974C8A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AD647" w14:textId="1F7653C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B0CF3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CB819" w14:textId="48FE2B6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6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F5E30" w14:textId="36B201E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D3FBD" w14:textId="1EE3129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30982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07D85" w14:textId="6C8330E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9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C211E" w14:textId="4648AB5E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F78E0" w14:textId="5FC83A4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D28AD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E65FE" w14:textId="628752C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7F63" w14:textId="46084CC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2E90F" w14:textId="3582972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1E658F" w:rsidRPr="001E658F" w14:paraId="03927343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10024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F55D9" w14:textId="2E2CFDA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7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D278B" w14:textId="32E4BAF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2E4CC" w14:textId="0CB1050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05620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4F8BE" w14:textId="5053479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5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7793F" w14:textId="2926A18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35920" w14:textId="34057A3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F088D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7E097" w14:textId="7843212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D2C1" w14:textId="3F2DCE1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4FE0B" w14:textId="0D0F269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2D43A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45B95" w14:textId="23456AD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9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A4AE7" w14:textId="2E1587E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86FB6" w14:textId="5EFE3B6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1E658F" w:rsidRPr="001E658F" w14:paraId="1D7A934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C7229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457CE" w14:textId="6FD5166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8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92333" w14:textId="18C0B52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81931" w14:textId="0DB0825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B5973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352CA" w14:textId="748090C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BEA32" w14:textId="26BF639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45FB3" w14:textId="6984225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82035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86459" w14:textId="00D3341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4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E9508" w14:textId="1EE63DB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8208F" w14:textId="3B92F66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5E0D2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EAE15" w14:textId="6500E94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9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934A5" w14:textId="508A33A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56FB1" w14:textId="53D0A3CA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1E658F" w:rsidRPr="001E658F" w14:paraId="54AC83E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194B8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2FC9B" w14:textId="54135F4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1B522" w14:textId="37FA8B0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E9644" w14:textId="0495B55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7A264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DC18C" w14:textId="67072C0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2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7155D" w14:textId="609AAC2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B7424" w14:textId="43A902F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35D60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1EC9E" w14:textId="20274FC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F1A79" w14:textId="71FCFFD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79330" w14:textId="1D7CFCD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65C66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3853A" w14:textId="0D9167E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AE98C" w14:textId="35C147E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E73C7" w14:textId="6ACFC98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1E658F" w:rsidRPr="001E658F" w14:paraId="4E07C7B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D9420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893F3" w14:textId="053F9BE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4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0A2BA" w14:textId="5340998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F7E0F" w14:textId="152E50E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3B9AE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6EC79" w14:textId="7CA6831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ADADD" w14:textId="70890A7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B2256" w14:textId="33ED888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0ECBF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73B5E" w14:textId="7BFE45A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7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8499" w14:textId="2F06CEB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4E0AA" w14:textId="6EEF3B3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B8FA2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20455" w14:textId="6AB3ABC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1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D107B" w14:textId="6B38145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E008C" w14:textId="338E974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1E658F" w:rsidRPr="001E658F" w14:paraId="7C13B7C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65F13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A2556" w14:textId="4A5FD52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6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70804" w14:textId="4BFEC30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B6F00" w14:textId="3F63B21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E1C0D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722C0" w14:textId="0866146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3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CD553" w14:textId="330D001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0A61F" w14:textId="21AC954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1CC5B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9716A" w14:textId="66F39D5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0A561" w14:textId="181CEB8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56B15" w14:textId="6074784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9CD3D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35103" w14:textId="2F7F36F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3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7AE3D" w14:textId="39A93B90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4454E" w14:textId="4BEFCE84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1E658F" w:rsidRPr="001E658F" w14:paraId="515DBFF8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EEDB2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semble1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17E62" w14:textId="2A27F9F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A62B2" w14:textId="4D9D682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9327C" w14:textId="575CCD0F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2A793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374CA" w14:textId="3EEF8AFB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440AD" w14:textId="33AEC51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1F7C8" w14:textId="7510B4E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B5958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F6CD2" w14:textId="760CB605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E84B0" w14:textId="51D7865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529F4" w14:textId="0F1F344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7638F" w14:textId="7777777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350C5" w14:textId="28AB812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3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E7E18" w14:textId="7A6F95E2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8212E" w14:textId="1A8E291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1E658F" w:rsidRPr="001E658F" w14:paraId="1B1EF6B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9A7A44" w14:textId="77777777" w:rsidR="001E658F" w:rsidRPr="001E658F" w:rsidRDefault="001E658F" w:rsidP="001E658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semble2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514F22" w14:textId="3FEEBF8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37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558952" w14:textId="7987AD5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81CA95" w14:textId="5531BB68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458E04" w14:textId="692A15A4" w:rsidR="001E658F" w:rsidRPr="001E658F" w:rsidRDefault="001E658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63220" w14:textId="500D48E7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9DED70" w14:textId="696DD2B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AAA640" w14:textId="7C796A6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8A071" w14:textId="0E8D323C" w:rsidR="001E658F" w:rsidRPr="001E658F" w:rsidRDefault="001E658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FFBEC" w14:textId="3F059EE6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56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A063BA" w14:textId="04D74A11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EABFD" w14:textId="255090E3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8E572" w14:textId="59CCF2B9" w:rsidR="001E658F" w:rsidRPr="001E658F" w:rsidRDefault="001E658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472CC4" w14:textId="25E3A0AD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3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8D39B0" w14:textId="61CB1589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EAF0A6" w14:textId="511F987C" w:rsidR="001E658F" w:rsidRPr="001E658F" w:rsidRDefault="001E658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1E6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</w:tr>
    </w:tbl>
    <w:p w14:paraId="2ADF5156" w14:textId="77777777" w:rsidR="00093D5E" w:rsidRDefault="00093D5E" w:rsidP="00093D5E">
      <w:pPr>
        <w:spacing w:after="0"/>
        <w:rPr>
          <w:sz w:val="20"/>
          <w:szCs w:val="20"/>
          <w:vertAlign w:val="superscript"/>
          <w:lang w:val="en-US"/>
        </w:rPr>
      </w:pPr>
    </w:p>
    <w:p w14:paraId="5E8069A1" w14:textId="03BDB894" w:rsidR="00093D5E" w:rsidRDefault="00093D5E" w:rsidP="00093D5E">
      <w:pPr>
        <w:spacing w:after="0"/>
        <w:rPr>
          <w:sz w:val="20"/>
          <w:szCs w:val="20"/>
          <w:lang w:val="en-US"/>
        </w:rPr>
      </w:pPr>
      <w:bookmarkStart w:id="5" w:name="_Hlk7983634"/>
      <w:proofErr w:type="spellStart"/>
      <w:r>
        <w:rPr>
          <w:rFonts w:hint="eastAsia"/>
          <w:sz w:val="20"/>
          <w:szCs w:val="20"/>
          <w:vertAlign w:val="superscript"/>
          <w:lang w:val="en-US"/>
        </w:rPr>
        <w:t>a</w:t>
      </w:r>
      <w:r>
        <w:rPr>
          <w:sz w:val="20"/>
          <w:szCs w:val="20"/>
          <w:lang w:val="en-US"/>
        </w:rPr>
        <w:t>FLR</w:t>
      </w:r>
      <w:proofErr w:type="spell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WL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S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>; E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2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25; EN50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50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 xml:space="preserve">perator; </w:t>
      </w:r>
      <w:r>
        <w:rPr>
          <w:sz w:val="20"/>
          <w:szCs w:val="20"/>
          <w:lang w:val="en-US"/>
        </w:rPr>
        <w:t>GA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 xml:space="preserve">RF = Random Forest; </w:t>
      </w:r>
      <w:r w:rsidRPr="000438A7">
        <w:rPr>
          <w:sz w:val="20"/>
          <w:szCs w:val="20"/>
          <w:lang w:val="en-US"/>
        </w:rPr>
        <w:t xml:space="preserve">GBM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  <w:r w:rsidR="007B1333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>
        <w:rPr>
          <w:sz w:val="20"/>
          <w:szCs w:val="20"/>
          <w:lang w:val="en-US"/>
        </w:rPr>
        <w:t xml:space="preserve"> </w:t>
      </w:r>
    </w:p>
    <w:p w14:paraId="594F05DF" w14:textId="47769C7B" w:rsidR="00DE626D" w:rsidRPr="00A345E8" w:rsidRDefault="00093D5E" w:rsidP="00A345E8">
      <w:pPr>
        <w:spacing w:after="120"/>
        <w:rPr>
          <w:sz w:val="20"/>
          <w:szCs w:val="20"/>
        </w:rPr>
        <w:sectPr w:rsidR="00DE626D" w:rsidRPr="00A345E8" w:rsidSect="00A345E8"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proofErr w:type="gramStart"/>
      <w:r w:rsidRPr="004B54F1">
        <w:rPr>
          <w:sz w:val="20"/>
          <w:szCs w:val="20"/>
          <w:vertAlign w:val="superscript"/>
          <w:lang w:val="en-US"/>
        </w:rPr>
        <w:t>b</w:t>
      </w:r>
      <w:r>
        <w:rPr>
          <w:sz w:val="20"/>
          <w:szCs w:val="20"/>
          <w:lang w:val="en-US"/>
        </w:rPr>
        <w:t>RMSE</w:t>
      </w:r>
      <w:proofErr w:type="spellEnd"/>
      <w:proofErr w:type="gramEnd"/>
      <w:r>
        <w:rPr>
          <w:sz w:val="20"/>
          <w:szCs w:val="20"/>
          <w:lang w:val="en-US"/>
        </w:rPr>
        <w:t xml:space="preserve"> = Root-mean-square error</w:t>
      </w:r>
    </w:p>
    <w:bookmarkEnd w:id="5"/>
    <w:p w14:paraId="276C0435" w14:textId="05CDEDB5" w:rsidR="00256DFA" w:rsidRPr="009E1F20" w:rsidRDefault="00256DFA" w:rsidP="00256DFA">
      <w:r w:rsidRPr="009E1F20">
        <w:lastRenderedPageBreak/>
        <w:t xml:space="preserve">Table </w:t>
      </w:r>
      <w:r w:rsidR="00EE342D">
        <w:t>S7</w:t>
      </w:r>
      <w:r w:rsidRPr="009E1F20">
        <w:t xml:space="preserve">. </w:t>
      </w:r>
      <w:r>
        <w:t xml:space="preserve"> </w:t>
      </w:r>
      <w:proofErr w:type="spellStart"/>
      <w:r>
        <w:t>Predictors</w:t>
      </w:r>
      <w:r w:rsidRPr="008838F9">
        <w:rPr>
          <w:vertAlign w:val="superscript"/>
        </w:rPr>
        <w:t>a</w:t>
      </w:r>
      <w:proofErr w:type="spellEnd"/>
      <w:r>
        <w:t xml:space="preserve"> included and corresponding </w:t>
      </w:r>
      <w:proofErr w:type="spellStart"/>
      <w:r>
        <w:t>coefficients</w:t>
      </w:r>
      <w:r w:rsidRPr="008838F9">
        <w:rPr>
          <w:vertAlign w:val="superscript"/>
        </w:rPr>
        <w:t>b</w:t>
      </w:r>
      <w:proofErr w:type="spellEnd"/>
      <w:r>
        <w:t xml:space="preserve"> of parametric PM</w:t>
      </w:r>
      <w:r w:rsidRPr="0003058C">
        <w:rPr>
          <w:vertAlign w:val="subscript"/>
        </w:rPr>
        <w:t xml:space="preserve">2.5 </w:t>
      </w:r>
      <w:r>
        <w:t>models</w:t>
      </w:r>
    </w:p>
    <w:tbl>
      <w:tblPr>
        <w:tblStyle w:val="TableGrid"/>
        <w:tblW w:w="11483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419"/>
        <w:gridCol w:w="10064"/>
      </w:tblGrid>
      <w:tr w:rsidR="00256DFA" w:rsidRPr="00DD070D" w14:paraId="101F55EC" w14:textId="77777777" w:rsidTr="00BD6598">
        <w:trPr>
          <w:trHeight w:val="586"/>
        </w:trPr>
        <w:tc>
          <w:tcPr>
            <w:tcW w:w="1419" w:type="dxa"/>
            <w:vAlign w:val="center"/>
          </w:tcPr>
          <w:p w14:paraId="75EA29CF" w14:textId="77777777" w:rsidR="00256DFA" w:rsidRPr="00DD070D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sz w:val="20"/>
                <w:szCs w:val="20"/>
              </w:rPr>
              <w:t>Algorithm</w:t>
            </w:r>
            <w:r w:rsidRPr="00170115">
              <w:rPr>
                <w:rFonts w:ascii="Calibri" w:hAnsi="Calibri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0064" w:type="dxa"/>
            <w:vAlign w:val="center"/>
          </w:tcPr>
          <w:p w14:paraId="3352F21F" w14:textId="77777777" w:rsidR="00256DFA" w:rsidRPr="00DD070D" w:rsidRDefault="00256DFA" w:rsidP="00BD659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DD070D">
              <w:rPr>
                <w:rFonts w:ascii="Calibri" w:hAnsi="Calibri"/>
                <w:sz w:val="20"/>
                <w:szCs w:val="20"/>
              </w:rPr>
              <w:t>main model</w:t>
            </w:r>
          </w:p>
        </w:tc>
      </w:tr>
      <w:tr w:rsidR="00256DFA" w:rsidRPr="00A345E8" w14:paraId="3D046533" w14:textId="77777777" w:rsidTr="00BD6598">
        <w:trPr>
          <w:trHeight w:val="282"/>
        </w:trPr>
        <w:tc>
          <w:tcPr>
            <w:tcW w:w="1419" w:type="dxa"/>
          </w:tcPr>
          <w:p w14:paraId="1D2FFD3A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FLR</w:t>
            </w:r>
          </w:p>
        </w:tc>
        <w:tc>
          <w:tcPr>
            <w:tcW w:w="10064" w:type="dxa"/>
          </w:tcPr>
          <w:p w14:paraId="55126047" w14:textId="77777777" w:rsidR="00256DFA" w:rsidRPr="00777004" w:rsidRDefault="00256DFA" w:rsidP="00BD6598">
            <w:pPr>
              <w:rPr>
                <w:rFonts w:ascii="Calibri" w:hAnsi="Calibri"/>
                <w:sz w:val="20"/>
                <w:szCs w:val="20"/>
                <w:lang w:val="es-ES"/>
              </w:rPr>
            </w:pPr>
            <w:r w:rsidRPr="00205187">
              <w:rPr>
                <w:sz w:val="20"/>
                <w:szCs w:val="20"/>
                <w:lang w:val="es-ES"/>
              </w:rPr>
              <w:t>2.82+11.</w:t>
            </w:r>
            <w:r w:rsidRPr="00777004">
              <w:rPr>
                <w:sz w:val="20"/>
                <w:szCs w:val="20"/>
                <w:lang w:val="es-ES"/>
              </w:rPr>
              <w:t>74*SAT_PM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25</w:t>
            </w:r>
            <w:r w:rsidRPr="00777004">
              <w:rPr>
                <w:sz w:val="20"/>
                <w:szCs w:val="20"/>
                <w:lang w:val="es-ES"/>
              </w:rPr>
              <w:t>+4.12*TBU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400</w:t>
            </w:r>
            <w:r w:rsidRPr="00777004">
              <w:rPr>
                <w:sz w:val="20"/>
                <w:szCs w:val="20"/>
                <w:lang w:val="es-ES"/>
              </w:rPr>
              <w:t>+8.97*MACC_PM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25</w:t>
            </w:r>
            <w:r w:rsidRPr="00777004">
              <w:rPr>
                <w:sz w:val="20"/>
                <w:szCs w:val="20"/>
                <w:lang w:val="es-ES"/>
              </w:rPr>
              <w:t>-4.29*ALT+2.32*ALRD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100</w:t>
            </w:r>
            <w:r w:rsidRPr="00777004">
              <w:rPr>
                <w:sz w:val="20"/>
                <w:szCs w:val="20"/>
                <w:lang w:val="es-ES"/>
              </w:rPr>
              <w:t>-2.72*ALRD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10000</w:t>
            </w:r>
            <w:r w:rsidRPr="00777004">
              <w:rPr>
                <w:sz w:val="20"/>
                <w:szCs w:val="20"/>
                <w:lang w:val="es-ES"/>
              </w:rPr>
              <w:t>-2.57*POR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5000</w:t>
            </w:r>
            <w:r>
              <w:rPr>
                <w:sz w:val="20"/>
                <w:szCs w:val="20"/>
                <w:vertAlign w:val="subscript"/>
                <w:lang w:val="es-ES"/>
              </w:rPr>
              <w:t xml:space="preserve"> </w:t>
            </w:r>
            <w:r w:rsidRPr="00777004">
              <w:rPr>
                <w:sz w:val="20"/>
                <w:szCs w:val="20"/>
                <w:lang w:val="es-ES"/>
              </w:rPr>
              <w:t>+6.43*POR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800</w:t>
            </w:r>
            <w:r w:rsidRPr="00777004">
              <w:rPr>
                <w:sz w:val="20"/>
                <w:szCs w:val="20"/>
                <w:lang w:val="es-ES"/>
              </w:rPr>
              <w:t>-2.1*NAT</w:t>
            </w:r>
            <w:r w:rsidRPr="008E02FB">
              <w:rPr>
                <w:sz w:val="20"/>
                <w:szCs w:val="20"/>
                <w:vertAlign w:val="subscript"/>
                <w:lang w:val="es-ES"/>
              </w:rPr>
              <w:t>50</w:t>
            </w:r>
            <w:r w:rsidRPr="00777004">
              <w:rPr>
                <w:sz w:val="20"/>
                <w:szCs w:val="20"/>
                <w:lang w:val="es-ES"/>
              </w:rPr>
              <w:t>-3.04*IND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100</w:t>
            </w:r>
            <w:r w:rsidRPr="00777004">
              <w:rPr>
                <w:sz w:val="20"/>
                <w:szCs w:val="20"/>
                <w:lang w:val="es-ES"/>
              </w:rPr>
              <w:t>-3.46*POR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1800</w:t>
            </w:r>
            <w:r w:rsidRPr="00777004">
              <w:rPr>
                <w:sz w:val="20"/>
                <w:szCs w:val="20"/>
                <w:lang w:val="es-ES"/>
              </w:rPr>
              <w:t>+0*POR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50</w:t>
            </w:r>
            <w:r w:rsidRPr="00777004">
              <w:rPr>
                <w:sz w:val="20"/>
                <w:szCs w:val="20"/>
                <w:lang w:val="es-ES"/>
              </w:rPr>
              <w:t>-4.77*RES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800</w:t>
            </w:r>
            <w:r w:rsidRPr="00777004">
              <w:rPr>
                <w:sz w:val="20"/>
                <w:szCs w:val="20"/>
                <w:lang w:val="es-ES"/>
              </w:rPr>
              <w:t>+2.99*RES</w:t>
            </w:r>
            <w:r w:rsidRPr="00777004">
              <w:rPr>
                <w:sz w:val="20"/>
                <w:szCs w:val="20"/>
                <w:vertAlign w:val="subscript"/>
                <w:lang w:val="es-ES"/>
              </w:rPr>
              <w:t>1500</w:t>
            </w:r>
          </w:p>
        </w:tc>
      </w:tr>
      <w:tr w:rsidR="00256DFA" w:rsidRPr="00777004" w14:paraId="020B4466" w14:textId="77777777" w:rsidTr="00BD6598">
        <w:trPr>
          <w:trHeight w:val="845"/>
        </w:trPr>
        <w:tc>
          <w:tcPr>
            <w:tcW w:w="1419" w:type="dxa"/>
          </w:tcPr>
          <w:p w14:paraId="6CAB3476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BLR</w:t>
            </w:r>
          </w:p>
        </w:tc>
        <w:tc>
          <w:tcPr>
            <w:tcW w:w="10064" w:type="dxa"/>
          </w:tcPr>
          <w:p w14:paraId="7F087206" w14:textId="77777777" w:rsidR="00256DFA" w:rsidRPr="00777004" w:rsidRDefault="00256DFA" w:rsidP="00BD6598">
            <w:pPr>
              <w:rPr>
                <w:sz w:val="20"/>
                <w:szCs w:val="20"/>
              </w:rPr>
            </w:pPr>
            <w:r w:rsidRPr="00777004">
              <w:rPr>
                <w:sz w:val="20"/>
                <w:szCs w:val="20"/>
              </w:rPr>
              <w:t>3.63-4.73*ALT+27.61*TBU</w:t>
            </w:r>
            <w:r w:rsidRPr="00777004">
              <w:rPr>
                <w:sz w:val="20"/>
                <w:szCs w:val="20"/>
                <w:vertAlign w:val="subscript"/>
              </w:rPr>
              <w:t>1200</w:t>
            </w:r>
            <w:r w:rsidRPr="00777004">
              <w:rPr>
                <w:sz w:val="20"/>
                <w:szCs w:val="20"/>
              </w:rPr>
              <w:t>-28.19*TBU</w:t>
            </w:r>
            <w:r w:rsidRPr="00777004">
              <w:rPr>
                <w:sz w:val="20"/>
                <w:szCs w:val="20"/>
                <w:vertAlign w:val="subscript"/>
              </w:rPr>
              <w:t>1500</w:t>
            </w:r>
            <w:r w:rsidRPr="00777004">
              <w:rPr>
                <w:sz w:val="20"/>
                <w:szCs w:val="20"/>
              </w:rPr>
              <w:t>-21.63*TBU</w:t>
            </w:r>
            <w:r w:rsidRPr="00777004">
              <w:rPr>
                <w:sz w:val="20"/>
                <w:szCs w:val="20"/>
                <w:vertAlign w:val="subscript"/>
              </w:rPr>
              <w:t>100</w:t>
            </w:r>
            <w:r w:rsidRPr="00777004">
              <w:rPr>
                <w:sz w:val="20"/>
                <w:szCs w:val="20"/>
              </w:rPr>
              <w:t>+30.93*TBU</w:t>
            </w:r>
            <w:r w:rsidRPr="00777004">
              <w:rPr>
                <w:sz w:val="20"/>
                <w:szCs w:val="20"/>
                <w:vertAlign w:val="subscript"/>
              </w:rPr>
              <w:t>200</w:t>
            </w:r>
            <w:r w:rsidRPr="00777004">
              <w:rPr>
                <w:sz w:val="20"/>
                <w:szCs w:val="20"/>
              </w:rPr>
              <w:t>+25*TBU</w:t>
            </w:r>
            <w:r w:rsidRPr="00777004">
              <w:rPr>
                <w:sz w:val="20"/>
                <w:szCs w:val="20"/>
                <w:vertAlign w:val="subscript"/>
              </w:rPr>
              <w:t>4000</w:t>
            </w:r>
            <w:r w:rsidRPr="00777004">
              <w:rPr>
                <w:sz w:val="20"/>
                <w:szCs w:val="20"/>
              </w:rPr>
              <w:t>-24.02*TBU</w:t>
            </w:r>
            <w:r w:rsidRPr="00777004">
              <w:rPr>
                <w:sz w:val="20"/>
                <w:szCs w:val="20"/>
                <w:vertAlign w:val="subscript"/>
              </w:rPr>
              <w:t>5000</w:t>
            </w:r>
            <w:r w:rsidRPr="00777004">
              <w:rPr>
                <w:sz w:val="20"/>
                <w:szCs w:val="20"/>
              </w:rPr>
              <w:t>-8.7*TBU</w:t>
            </w:r>
            <w:r w:rsidRPr="00777004">
              <w:rPr>
                <w:sz w:val="20"/>
                <w:szCs w:val="20"/>
                <w:vertAlign w:val="subscript"/>
              </w:rPr>
              <w:t>7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71.36*NAT</w:t>
            </w:r>
            <w:r w:rsidRPr="00777004">
              <w:rPr>
                <w:sz w:val="20"/>
                <w:szCs w:val="20"/>
                <w:vertAlign w:val="subscript"/>
              </w:rPr>
              <w:t>1000</w:t>
            </w:r>
            <w:r w:rsidRPr="00777004">
              <w:rPr>
                <w:sz w:val="20"/>
                <w:szCs w:val="20"/>
              </w:rPr>
              <w:t>-37.91*NAT</w:t>
            </w:r>
            <w:r w:rsidRPr="00777004">
              <w:rPr>
                <w:sz w:val="20"/>
                <w:szCs w:val="20"/>
                <w:vertAlign w:val="subscript"/>
              </w:rPr>
              <w:t>1200</w:t>
            </w:r>
            <w:r w:rsidRPr="00777004">
              <w:rPr>
                <w:sz w:val="20"/>
                <w:szCs w:val="20"/>
              </w:rPr>
              <w:t>+23*NAT</w:t>
            </w:r>
            <w:r w:rsidRPr="00777004">
              <w:rPr>
                <w:sz w:val="20"/>
                <w:szCs w:val="20"/>
                <w:vertAlign w:val="subscript"/>
              </w:rPr>
              <w:t>2000</w:t>
            </w:r>
            <w:r w:rsidRPr="00777004">
              <w:rPr>
                <w:sz w:val="20"/>
                <w:szCs w:val="20"/>
              </w:rPr>
              <w:t>-38.42*NAT</w:t>
            </w:r>
            <w:r w:rsidRPr="00777004">
              <w:rPr>
                <w:sz w:val="20"/>
                <w:szCs w:val="20"/>
                <w:vertAlign w:val="subscript"/>
              </w:rPr>
              <w:t>2500</w:t>
            </w:r>
            <w:r w:rsidRPr="00777004">
              <w:rPr>
                <w:sz w:val="20"/>
                <w:szCs w:val="20"/>
              </w:rPr>
              <w:t>-7.52*NAT</w:t>
            </w:r>
            <w:r w:rsidRPr="00777004">
              <w:rPr>
                <w:sz w:val="20"/>
                <w:szCs w:val="20"/>
                <w:vertAlign w:val="subscript"/>
              </w:rPr>
              <w:t>200</w:t>
            </w:r>
            <w:r w:rsidRPr="00777004">
              <w:rPr>
                <w:sz w:val="20"/>
                <w:szCs w:val="20"/>
              </w:rPr>
              <w:t>+41.51*NAT</w:t>
            </w:r>
            <w:r w:rsidRPr="00777004">
              <w:rPr>
                <w:sz w:val="20"/>
                <w:szCs w:val="20"/>
                <w:vertAlign w:val="subscript"/>
              </w:rPr>
              <w:t>3000</w:t>
            </w:r>
            <w:r w:rsidRPr="00777004">
              <w:rPr>
                <w:sz w:val="20"/>
                <w:szCs w:val="20"/>
              </w:rPr>
              <w:t>-20.49*NAT</w:t>
            </w:r>
            <w:r w:rsidRPr="00777004">
              <w:rPr>
                <w:sz w:val="20"/>
                <w:szCs w:val="20"/>
                <w:vertAlign w:val="subscript"/>
              </w:rPr>
              <w:t>3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-22.89*NAT</w:t>
            </w:r>
            <w:r w:rsidRPr="00777004">
              <w:rPr>
                <w:sz w:val="20"/>
                <w:szCs w:val="20"/>
                <w:vertAlign w:val="subscript"/>
              </w:rPr>
              <w:t>4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107.1*NAT</w:t>
            </w:r>
            <w:r w:rsidRPr="00777004">
              <w:rPr>
                <w:sz w:val="20"/>
                <w:szCs w:val="20"/>
                <w:vertAlign w:val="subscript"/>
              </w:rPr>
              <w:t>500</w:t>
            </w:r>
            <w:r w:rsidRPr="00777004">
              <w:rPr>
                <w:sz w:val="20"/>
                <w:szCs w:val="20"/>
              </w:rPr>
              <w:t>-136.23*NAT</w:t>
            </w:r>
            <w:r w:rsidRPr="00777004">
              <w:rPr>
                <w:sz w:val="20"/>
                <w:szCs w:val="20"/>
                <w:vertAlign w:val="subscript"/>
              </w:rPr>
              <w:t>600</w:t>
            </w:r>
            <w:r w:rsidRPr="00777004">
              <w:rPr>
                <w:sz w:val="20"/>
                <w:szCs w:val="20"/>
              </w:rPr>
              <w:t>+100.22*NAT</w:t>
            </w:r>
            <w:r w:rsidRPr="00777004">
              <w:rPr>
                <w:sz w:val="20"/>
                <w:szCs w:val="20"/>
                <w:vertAlign w:val="subscript"/>
              </w:rPr>
              <w:t>700</w:t>
            </w:r>
            <w:r w:rsidRPr="00777004">
              <w:rPr>
                <w:sz w:val="20"/>
                <w:szCs w:val="20"/>
              </w:rPr>
              <w:t>-82.57*NAT</w:t>
            </w:r>
            <w:r w:rsidRPr="00777004">
              <w:rPr>
                <w:sz w:val="20"/>
                <w:szCs w:val="20"/>
                <w:vertAlign w:val="subscript"/>
              </w:rPr>
              <w:t>800</w:t>
            </w:r>
            <w:r w:rsidRPr="00777004">
              <w:rPr>
                <w:sz w:val="20"/>
                <w:szCs w:val="20"/>
              </w:rPr>
              <w:t>-10.12*IND</w:t>
            </w:r>
            <w:r w:rsidRPr="00777004">
              <w:rPr>
                <w:sz w:val="20"/>
                <w:szCs w:val="20"/>
                <w:vertAlign w:val="subscript"/>
              </w:rPr>
              <w:t>1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12.68*IND</w:t>
            </w:r>
            <w:r w:rsidRPr="00777004">
              <w:rPr>
                <w:sz w:val="20"/>
                <w:szCs w:val="20"/>
                <w:vertAlign w:val="subscript"/>
              </w:rPr>
              <w:t>1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18.14*IND</w:t>
            </w:r>
            <w:r w:rsidRPr="00777004">
              <w:rPr>
                <w:sz w:val="20"/>
                <w:szCs w:val="20"/>
                <w:vertAlign w:val="subscript"/>
              </w:rPr>
              <w:t>100</w:t>
            </w:r>
            <w:r w:rsidRPr="00777004">
              <w:rPr>
                <w:sz w:val="20"/>
                <w:szCs w:val="20"/>
              </w:rPr>
              <w:t>-38.81*IND</w:t>
            </w:r>
            <w:r w:rsidRPr="00777004">
              <w:rPr>
                <w:sz w:val="20"/>
                <w:szCs w:val="20"/>
                <w:vertAlign w:val="subscript"/>
              </w:rPr>
              <w:t>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26.93*IND</w:t>
            </w:r>
            <w:r w:rsidRPr="00777004">
              <w:rPr>
                <w:sz w:val="20"/>
                <w:szCs w:val="20"/>
                <w:vertAlign w:val="subscript"/>
              </w:rPr>
              <w:t>300</w:t>
            </w:r>
            <w:r w:rsidRPr="00777004">
              <w:rPr>
                <w:sz w:val="20"/>
                <w:szCs w:val="20"/>
              </w:rPr>
              <w:t>-5.56*IND</w:t>
            </w:r>
            <w:r w:rsidRPr="00777004">
              <w:rPr>
                <w:sz w:val="20"/>
                <w:szCs w:val="20"/>
                <w:vertAlign w:val="subscript"/>
              </w:rPr>
              <w:t>4000</w:t>
            </w:r>
            <w:r w:rsidRPr="00777004">
              <w:rPr>
                <w:sz w:val="20"/>
                <w:szCs w:val="20"/>
              </w:rPr>
              <w:t>-12.36*IND</w:t>
            </w:r>
            <w:r w:rsidRPr="00777004">
              <w:rPr>
                <w:sz w:val="20"/>
                <w:szCs w:val="20"/>
                <w:vertAlign w:val="subscript"/>
              </w:rPr>
              <w:t>400</w:t>
            </w:r>
            <w:r w:rsidRPr="00777004">
              <w:rPr>
                <w:sz w:val="20"/>
                <w:szCs w:val="20"/>
              </w:rPr>
              <w:t>+8.08*IND</w:t>
            </w:r>
            <w:r w:rsidRPr="00777004">
              <w:rPr>
                <w:sz w:val="20"/>
                <w:szCs w:val="20"/>
                <w:vertAlign w:val="subscript"/>
              </w:rPr>
              <w:t>6000</w:t>
            </w:r>
            <w:r w:rsidRPr="00777004">
              <w:rPr>
                <w:sz w:val="20"/>
                <w:szCs w:val="20"/>
              </w:rPr>
              <w:t>-12.67*IND</w:t>
            </w:r>
            <w:r w:rsidRPr="00777004">
              <w:rPr>
                <w:sz w:val="20"/>
                <w:szCs w:val="20"/>
                <w:vertAlign w:val="subscript"/>
              </w:rPr>
              <w:t>7000</w:t>
            </w:r>
            <w:r w:rsidRPr="00777004">
              <w:rPr>
                <w:sz w:val="20"/>
                <w:szCs w:val="20"/>
              </w:rPr>
              <w:t>+9.1*IND</w:t>
            </w:r>
            <w:r w:rsidRPr="00777004">
              <w:rPr>
                <w:sz w:val="20"/>
                <w:szCs w:val="20"/>
                <w:vertAlign w:val="subscript"/>
              </w:rPr>
              <w:t>8000</w:t>
            </w:r>
            <w:r w:rsidRPr="00777004">
              <w:rPr>
                <w:sz w:val="20"/>
                <w:szCs w:val="20"/>
              </w:rPr>
              <w:t>+2.62*POR</w:t>
            </w:r>
            <w:r w:rsidRPr="00777004">
              <w:rPr>
                <w:sz w:val="20"/>
                <w:szCs w:val="20"/>
                <w:vertAlign w:val="subscript"/>
              </w:rPr>
              <w:t>100</w:t>
            </w:r>
            <w:r w:rsidRPr="00777004">
              <w:rPr>
                <w:sz w:val="20"/>
                <w:szCs w:val="20"/>
              </w:rPr>
              <w:t>-35.7*POR</w:t>
            </w:r>
            <w:r w:rsidRPr="00777004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32.35*POR</w:t>
            </w:r>
            <w:r w:rsidRPr="00777004">
              <w:rPr>
                <w:sz w:val="20"/>
                <w:szCs w:val="20"/>
                <w:vertAlign w:val="subscript"/>
              </w:rPr>
              <w:t>400</w:t>
            </w:r>
            <w:r w:rsidRPr="00777004">
              <w:rPr>
                <w:sz w:val="20"/>
                <w:szCs w:val="20"/>
              </w:rPr>
              <w:t>-3.21*POR</w:t>
            </w:r>
            <w:r w:rsidRPr="00777004">
              <w:rPr>
                <w:sz w:val="20"/>
                <w:szCs w:val="20"/>
                <w:vertAlign w:val="subscript"/>
              </w:rPr>
              <w:t>5000</w:t>
            </w:r>
            <w:r w:rsidRPr="00777004">
              <w:rPr>
                <w:sz w:val="20"/>
                <w:szCs w:val="20"/>
              </w:rPr>
              <w:t>+2.71*UGR</w:t>
            </w:r>
            <w:r w:rsidRPr="00777004">
              <w:rPr>
                <w:sz w:val="20"/>
                <w:szCs w:val="20"/>
                <w:vertAlign w:val="subscript"/>
              </w:rPr>
              <w:t>1000</w:t>
            </w:r>
            <w:r w:rsidRPr="00777004">
              <w:rPr>
                <w:sz w:val="20"/>
                <w:szCs w:val="20"/>
              </w:rPr>
              <w:t>+9.18*UGR</w:t>
            </w:r>
            <w:r w:rsidRPr="00777004">
              <w:rPr>
                <w:sz w:val="20"/>
                <w:szCs w:val="20"/>
                <w:vertAlign w:val="subscript"/>
              </w:rPr>
              <w:t>400</w:t>
            </w:r>
            <w:r w:rsidRPr="00777004">
              <w:rPr>
                <w:sz w:val="20"/>
                <w:szCs w:val="20"/>
              </w:rPr>
              <w:t>-10.42*UGR</w:t>
            </w:r>
            <w:r w:rsidRPr="00777004">
              <w:rPr>
                <w:sz w:val="20"/>
                <w:szCs w:val="20"/>
                <w:vertAlign w:val="subscript"/>
              </w:rPr>
              <w:t>600</w:t>
            </w:r>
            <w:r w:rsidRPr="00777004">
              <w:rPr>
                <w:sz w:val="20"/>
                <w:szCs w:val="20"/>
              </w:rPr>
              <w:t>+2.09*ALRD</w:t>
            </w:r>
            <w:r w:rsidRPr="00777004">
              <w:rPr>
                <w:sz w:val="20"/>
                <w:szCs w:val="20"/>
                <w:vertAlign w:val="subscript"/>
              </w:rPr>
              <w:t>100</w:t>
            </w:r>
            <w:r w:rsidRPr="00777004">
              <w:rPr>
                <w:sz w:val="20"/>
                <w:szCs w:val="20"/>
              </w:rPr>
              <w:t>+8.48*MACC_PM</w:t>
            </w:r>
            <w:r w:rsidRPr="00777004">
              <w:rPr>
                <w:sz w:val="20"/>
                <w:szCs w:val="20"/>
                <w:vertAlign w:val="subscript"/>
              </w:rPr>
              <w:t>25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10.95*SAT_PM</w:t>
            </w:r>
            <w:r w:rsidRPr="00777004">
              <w:rPr>
                <w:sz w:val="20"/>
                <w:szCs w:val="20"/>
                <w:vertAlign w:val="subscript"/>
              </w:rPr>
              <w:t>25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77004">
              <w:rPr>
                <w:sz w:val="20"/>
                <w:szCs w:val="20"/>
              </w:rPr>
              <w:t>+18.52*RES</w:t>
            </w:r>
            <w:r w:rsidRPr="00777004">
              <w:rPr>
                <w:sz w:val="20"/>
                <w:szCs w:val="20"/>
                <w:vertAlign w:val="subscript"/>
              </w:rPr>
              <w:t>100</w:t>
            </w:r>
            <w:r w:rsidRPr="00777004">
              <w:rPr>
                <w:sz w:val="20"/>
                <w:szCs w:val="20"/>
              </w:rPr>
              <w:t>-28.83*RES</w:t>
            </w:r>
            <w:r w:rsidRPr="00777004">
              <w:rPr>
                <w:sz w:val="20"/>
                <w:szCs w:val="20"/>
                <w:vertAlign w:val="subscript"/>
              </w:rPr>
              <w:t>200</w:t>
            </w:r>
            <w:r w:rsidRPr="00777004">
              <w:rPr>
                <w:sz w:val="20"/>
                <w:szCs w:val="20"/>
              </w:rPr>
              <w:t>+8.8*RES</w:t>
            </w:r>
            <w:r w:rsidRPr="00777004">
              <w:rPr>
                <w:sz w:val="20"/>
                <w:szCs w:val="20"/>
                <w:vertAlign w:val="subscript"/>
              </w:rPr>
              <w:t>300</w:t>
            </w:r>
            <w:r w:rsidRPr="00777004">
              <w:rPr>
                <w:sz w:val="20"/>
                <w:szCs w:val="20"/>
              </w:rPr>
              <w:t>-33.07*RES</w:t>
            </w:r>
            <w:r w:rsidRPr="00777004">
              <w:rPr>
                <w:sz w:val="20"/>
                <w:szCs w:val="20"/>
                <w:vertAlign w:val="subscript"/>
              </w:rPr>
              <w:t>1200</w:t>
            </w:r>
            <w:r w:rsidRPr="00777004">
              <w:rPr>
                <w:sz w:val="20"/>
                <w:szCs w:val="20"/>
              </w:rPr>
              <w:t>+36.61*RES</w:t>
            </w:r>
            <w:r w:rsidRPr="00777004">
              <w:rPr>
                <w:sz w:val="20"/>
                <w:szCs w:val="20"/>
                <w:vertAlign w:val="subscript"/>
              </w:rPr>
              <w:t>1500</w:t>
            </w:r>
            <w:r w:rsidRPr="00777004">
              <w:rPr>
                <w:sz w:val="20"/>
                <w:szCs w:val="20"/>
              </w:rPr>
              <w:t>-19.22*RES</w:t>
            </w:r>
            <w:r w:rsidRPr="00777004">
              <w:rPr>
                <w:sz w:val="20"/>
                <w:szCs w:val="20"/>
                <w:vertAlign w:val="subscript"/>
              </w:rPr>
              <w:t>4000</w:t>
            </w:r>
            <w:r w:rsidRPr="00777004">
              <w:rPr>
                <w:sz w:val="20"/>
                <w:szCs w:val="20"/>
              </w:rPr>
              <w:t>+28.69*RES</w:t>
            </w:r>
            <w:r w:rsidRPr="00777004">
              <w:rPr>
                <w:sz w:val="20"/>
                <w:szCs w:val="20"/>
                <w:vertAlign w:val="subscript"/>
              </w:rPr>
              <w:t>6000</w:t>
            </w:r>
            <w:r w:rsidRPr="00777004">
              <w:rPr>
                <w:sz w:val="20"/>
                <w:szCs w:val="20"/>
              </w:rPr>
              <w:t>-14.33*RES</w:t>
            </w:r>
            <w:r w:rsidRPr="00777004">
              <w:rPr>
                <w:sz w:val="20"/>
                <w:szCs w:val="20"/>
                <w:vertAlign w:val="subscript"/>
              </w:rPr>
              <w:t>8000</w:t>
            </w:r>
          </w:p>
        </w:tc>
      </w:tr>
      <w:tr w:rsidR="00256DFA" w:rsidRPr="00A345E8" w14:paraId="6E8CBDF4" w14:textId="77777777" w:rsidTr="00BD6598">
        <w:trPr>
          <w:trHeight w:val="612"/>
        </w:trPr>
        <w:tc>
          <w:tcPr>
            <w:tcW w:w="1419" w:type="dxa"/>
          </w:tcPr>
          <w:p w14:paraId="054BA60B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WLR</w:t>
            </w:r>
          </w:p>
        </w:tc>
        <w:tc>
          <w:tcPr>
            <w:tcW w:w="10064" w:type="dxa"/>
          </w:tcPr>
          <w:p w14:paraId="422DB530" w14:textId="77777777" w:rsidR="00256DFA" w:rsidRPr="00777004" w:rsidRDefault="00256DFA" w:rsidP="00BD6598">
            <w:pPr>
              <w:rPr>
                <w:sz w:val="20"/>
                <w:szCs w:val="20"/>
                <w:lang w:val="es-ES"/>
              </w:rPr>
            </w:pPr>
            <w:r w:rsidRPr="00704081">
              <w:rPr>
                <w:sz w:val="20"/>
                <w:szCs w:val="20"/>
                <w:lang w:val="es-ES"/>
              </w:rPr>
              <w:t>2.82+11.74*SAT_PM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25</w:t>
            </w:r>
            <w:r w:rsidRPr="00704081">
              <w:rPr>
                <w:sz w:val="20"/>
                <w:szCs w:val="20"/>
                <w:lang w:val="es-ES"/>
              </w:rPr>
              <w:t>+4.12*TBU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400</w:t>
            </w:r>
            <w:r w:rsidRPr="00704081">
              <w:rPr>
                <w:sz w:val="20"/>
                <w:szCs w:val="20"/>
                <w:lang w:val="es-ES"/>
              </w:rPr>
              <w:t>+8.97*MACC_PM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25</w:t>
            </w:r>
            <w:r w:rsidRPr="00704081">
              <w:rPr>
                <w:sz w:val="20"/>
                <w:szCs w:val="20"/>
                <w:lang w:val="es-ES"/>
              </w:rPr>
              <w:t>-4.29*ALT+2.32*ALRD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100</w:t>
            </w:r>
            <w:r w:rsidRPr="00704081">
              <w:rPr>
                <w:sz w:val="20"/>
                <w:szCs w:val="20"/>
                <w:lang w:val="es-ES"/>
              </w:rPr>
              <w:t>-2.72*ALRD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10000</w:t>
            </w:r>
            <w:r w:rsidRPr="00704081">
              <w:rPr>
                <w:sz w:val="20"/>
                <w:szCs w:val="20"/>
                <w:lang w:val="es-ES"/>
              </w:rPr>
              <w:t>-2.57*POR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5000</w:t>
            </w:r>
            <w:r>
              <w:rPr>
                <w:sz w:val="20"/>
                <w:szCs w:val="20"/>
                <w:vertAlign w:val="subscript"/>
                <w:lang w:val="es-ES"/>
              </w:rPr>
              <w:t xml:space="preserve"> </w:t>
            </w:r>
            <w:r w:rsidRPr="00704081">
              <w:rPr>
                <w:sz w:val="20"/>
                <w:szCs w:val="20"/>
                <w:lang w:val="es-ES"/>
              </w:rPr>
              <w:t>+6.43*POR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800</w:t>
            </w:r>
            <w:r>
              <w:rPr>
                <w:sz w:val="20"/>
                <w:szCs w:val="20"/>
                <w:vertAlign w:val="subscript"/>
                <w:lang w:val="es-ES"/>
              </w:rPr>
              <w:t xml:space="preserve"> </w:t>
            </w:r>
            <w:r w:rsidRPr="00704081">
              <w:rPr>
                <w:sz w:val="20"/>
                <w:szCs w:val="20"/>
                <w:lang w:val="es-ES"/>
              </w:rPr>
              <w:t>-2.1*NAT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50</w:t>
            </w:r>
            <w:r w:rsidRPr="00704081">
              <w:rPr>
                <w:sz w:val="20"/>
                <w:szCs w:val="20"/>
                <w:lang w:val="es-ES"/>
              </w:rPr>
              <w:t>-3.04*IND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100</w:t>
            </w:r>
            <w:r w:rsidRPr="00704081">
              <w:rPr>
                <w:sz w:val="20"/>
                <w:szCs w:val="20"/>
                <w:lang w:val="es-ES"/>
              </w:rPr>
              <w:t>-3.46*POR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1800</w:t>
            </w:r>
            <w:r w:rsidRPr="00704081">
              <w:rPr>
                <w:sz w:val="20"/>
                <w:szCs w:val="20"/>
                <w:lang w:val="es-ES"/>
              </w:rPr>
              <w:t>+0*POR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50</w:t>
            </w:r>
            <w:r w:rsidRPr="00704081">
              <w:rPr>
                <w:sz w:val="20"/>
                <w:szCs w:val="20"/>
                <w:lang w:val="es-ES"/>
              </w:rPr>
              <w:t>-4.77*RES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800</w:t>
            </w:r>
            <w:r w:rsidRPr="00704081">
              <w:rPr>
                <w:sz w:val="20"/>
                <w:szCs w:val="20"/>
                <w:lang w:val="es-ES"/>
              </w:rPr>
              <w:t>+2.99*RES</w:t>
            </w:r>
            <w:r w:rsidRPr="00704081">
              <w:rPr>
                <w:sz w:val="20"/>
                <w:szCs w:val="20"/>
                <w:vertAlign w:val="subscript"/>
                <w:lang w:val="es-ES"/>
              </w:rPr>
              <w:t>1500</w:t>
            </w:r>
          </w:p>
        </w:tc>
      </w:tr>
      <w:tr w:rsidR="00256DFA" w:rsidRPr="00777004" w14:paraId="4158C865" w14:textId="77777777" w:rsidTr="00BD6598">
        <w:trPr>
          <w:trHeight w:val="280"/>
        </w:trPr>
        <w:tc>
          <w:tcPr>
            <w:tcW w:w="1419" w:type="dxa"/>
          </w:tcPr>
          <w:p w14:paraId="28602E28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SLR</w:t>
            </w:r>
          </w:p>
        </w:tc>
        <w:tc>
          <w:tcPr>
            <w:tcW w:w="10064" w:type="dxa"/>
          </w:tcPr>
          <w:p w14:paraId="0CD77965" w14:textId="77777777" w:rsidR="00256DFA" w:rsidRPr="00DD070D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 w:rsidRPr="00DD070D">
              <w:rPr>
                <w:rFonts w:ascii="Calibri" w:hAnsi="Calibri"/>
                <w:sz w:val="20"/>
                <w:szCs w:val="20"/>
              </w:rPr>
              <w:t>3.19 +13.24*SAT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5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+7.08*MACC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5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- 3.82*ALT + 2.17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100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-2.07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+2.39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800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+1.41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00</w:t>
            </w:r>
          </w:p>
        </w:tc>
      </w:tr>
      <w:tr w:rsidR="00256DFA" w:rsidRPr="00DD070D" w14:paraId="7A0C33EF" w14:textId="77777777" w:rsidTr="00BD6598">
        <w:trPr>
          <w:trHeight w:val="851"/>
        </w:trPr>
        <w:tc>
          <w:tcPr>
            <w:tcW w:w="1419" w:type="dxa"/>
          </w:tcPr>
          <w:p w14:paraId="060CA715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Ridge</w:t>
            </w:r>
          </w:p>
        </w:tc>
        <w:tc>
          <w:tcPr>
            <w:tcW w:w="10064" w:type="dxa"/>
          </w:tcPr>
          <w:p w14:paraId="2E7282AF" w14:textId="77777777" w:rsidR="00256DFA" w:rsidRPr="00777004" w:rsidRDefault="00256DFA" w:rsidP="00BD6598">
            <w:pPr>
              <w:rPr>
                <w:sz w:val="20"/>
                <w:szCs w:val="20"/>
              </w:rPr>
            </w:pPr>
            <w:r w:rsidRPr="00704081">
              <w:rPr>
                <w:sz w:val="20"/>
                <w:szCs w:val="20"/>
              </w:rPr>
              <w:t>4.48-3.69*ALT-0.77*TBU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-0.09*TBU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0.21*TBU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4*TBU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0.26*TBU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+0.19*TBU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18*TBU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0.19*TBU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+0.62*TBU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14*TBU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0.09*TBU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+0.71*TBU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07*TBU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+0.55*TBU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13*TBU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1*TBU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+0.14*TBU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 w:rsidRPr="00704081">
              <w:rPr>
                <w:sz w:val="20"/>
                <w:szCs w:val="20"/>
              </w:rPr>
              <w:t>+0.19*TBU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08*TBU</w:t>
            </w:r>
            <w:r w:rsidRPr="00704081">
              <w:rPr>
                <w:sz w:val="20"/>
                <w:szCs w:val="20"/>
                <w:vertAlign w:val="subscript"/>
              </w:rPr>
              <w:t xml:space="preserve">7000 </w:t>
            </w:r>
            <w:r w:rsidRPr="00704081">
              <w:rPr>
                <w:sz w:val="20"/>
                <w:szCs w:val="20"/>
              </w:rPr>
              <w:t>+0.03*TBU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42*TBU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-0.06*TBU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0.62*TBU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0.62*NAT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+0.46*NAT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0.29*NAT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 w:rsidRPr="00704081">
              <w:rPr>
                <w:sz w:val="20"/>
                <w:szCs w:val="20"/>
              </w:rPr>
              <w:t>+0.18*NAT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0.3*NAT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-1.09*NAT</w:t>
            </w:r>
            <w:r w:rsidRPr="00704081">
              <w:rPr>
                <w:sz w:val="20"/>
                <w:szCs w:val="20"/>
                <w:vertAlign w:val="subscript"/>
              </w:rPr>
              <w:t xml:space="preserve">100 </w:t>
            </w:r>
            <w:r w:rsidRPr="00704081">
              <w:rPr>
                <w:sz w:val="20"/>
                <w:szCs w:val="20"/>
              </w:rPr>
              <w:t>+0.33*NAT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1*NAT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0.82*NAT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09*NAT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0.21*NAT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-0.36*NAT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21*NAT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-0.09*NAT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21*NAT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8*NAT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08*NAT</w:t>
            </w:r>
            <w:r w:rsidRPr="00704081">
              <w:rPr>
                <w:sz w:val="20"/>
                <w:szCs w:val="20"/>
                <w:vertAlign w:val="subscript"/>
              </w:rPr>
              <w:t xml:space="preserve">6000 </w:t>
            </w:r>
            <w:r w:rsidRPr="00704081">
              <w:rPr>
                <w:sz w:val="20"/>
                <w:szCs w:val="20"/>
              </w:rPr>
              <w:t>-0.05*NAT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+0.1*NAT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 w:rsidRPr="00704081">
              <w:rPr>
                <w:sz w:val="20"/>
                <w:szCs w:val="20"/>
              </w:rPr>
              <w:t>-0.02*NAT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+0.03*NAT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-0.17*NAT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0.92*NAT</w:t>
            </w:r>
            <w:r w:rsidRPr="00704081">
              <w:rPr>
                <w:sz w:val="20"/>
                <w:szCs w:val="20"/>
                <w:vertAlign w:val="subscript"/>
              </w:rPr>
              <w:t xml:space="preserve">50 </w:t>
            </w:r>
            <w:r w:rsidRPr="00704081">
              <w:rPr>
                <w:sz w:val="20"/>
                <w:szCs w:val="20"/>
              </w:rPr>
              <w:t>+0.93*IND</w:t>
            </w:r>
            <w:r w:rsidRPr="00704081">
              <w:rPr>
                <w:sz w:val="20"/>
                <w:szCs w:val="20"/>
                <w:vertAlign w:val="subscript"/>
              </w:rPr>
              <w:t xml:space="preserve">10000 </w:t>
            </w:r>
            <w:r w:rsidRPr="00704081">
              <w:rPr>
                <w:sz w:val="20"/>
                <w:szCs w:val="20"/>
              </w:rPr>
              <w:t>+0.12*IND</w:t>
            </w:r>
            <w:r w:rsidRPr="00704081">
              <w:rPr>
                <w:sz w:val="20"/>
                <w:szCs w:val="20"/>
                <w:vertAlign w:val="subscript"/>
              </w:rPr>
              <w:t xml:space="preserve">1000 </w:t>
            </w:r>
            <w:r w:rsidRPr="00704081">
              <w:rPr>
                <w:sz w:val="20"/>
                <w:szCs w:val="20"/>
              </w:rPr>
              <w:t>+0.07*IND</w:t>
            </w:r>
            <w:r w:rsidRPr="00704081">
              <w:rPr>
                <w:sz w:val="20"/>
                <w:szCs w:val="20"/>
                <w:vertAlign w:val="subscript"/>
              </w:rPr>
              <w:t xml:space="preserve">1200 </w:t>
            </w:r>
            <w:r w:rsidRPr="00704081">
              <w:rPr>
                <w:sz w:val="20"/>
                <w:szCs w:val="20"/>
              </w:rPr>
              <w:t>+0.03*IND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0*IND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-0.41*IN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0.04*IN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06*IND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0.32*IND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1*IND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0.22*IND</w:t>
            </w:r>
            <w:r w:rsidRPr="00704081">
              <w:rPr>
                <w:sz w:val="20"/>
                <w:szCs w:val="20"/>
                <w:vertAlign w:val="subscript"/>
              </w:rPr>
              <w:t xml:space="preserve">3500 </w:t>
            </w:r>
            <w:r w:rsidRPr="00704081">
              <w:rPr>
                <w:sz w:val="20"/>
                <w:szCs w:val="20"/>
              </w:rPr>
              <w:t>+0.12*IN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4*IND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-0.13*IND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37*IND</w:t>
            </w:r>
            <w:r w:rsidRPr="00704081">
              <w:rPr>
                <w:sz w:val="20"/>
                <w:szCs w:val="20"/>
                <w:vertAlign w:val="subscript"/>
              </w:rPr>
              <w:t xml:space="preserve">5000 </w:t>
            </w:r>
            <w:r w:rsidRPr="00704081">
              <w:rPr>
                <w:sz w:val="20"/>
                <w:szCs w:val="20"/>
              </w:rPr>
              <w:t>-0.31*IND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1*IND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 w:rsidRPr="00704081">
              <w:rPr>
                <w:sz w:val="20"/>
                <w:szCs w:val="20"/>
              </w:rPr>
              <w:t>-0.12*IND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21*IND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02*IND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94*IND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+0.31*IND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0.5*IND</w:t>
            </w:r>
            <w:r w:rsidRPr="00704081">
              <w:rPr>
                <w:sz w:val="20"/>
                <w:szCs w:val="20"/>
                <w:vertAlign w:val="subscript"/>
              </w:rPr>
              <w:t xml:space="preserve">50 </w:t>
            </w:r>
            <w:r w:rsidRPr="00704081">
              <w:rPr>
                <w:sz w:val="20"/>
                <w:szCs w:val="20"/>
              </w:rPr>
              <w:t>+0*POR</w:t>
            </w:r>
            <w:r w:rsidRPr="00704081">
              <w:rPr>
                <w:sz w:val="20"/>
                <w:szCs w:val="20"/>
                <w:vertAlign w:val="subscript"/>
              </w:rPr>
              <w:t xml:space="preserve">10000 </w:t>
            </w:r>
            <w:r w:rsidRPr="00704081">
              <w:rPr>
                <w:sz w:val="20"/>
                <w:szCs w:val="20"/>
              </w:rPr>
              <w:t>+0.54*POR</w:t>
            </w:r>
            <w:r w:rsidRPr="00704081">
              <w:rPr>
                <w:sz w:val="20"/>
                <w:szCs w:val="20"/>
                <w:vertAlign w:val="subscript"/>
              </w:rPr>
              <w:t xml:space="preserve">1000 </w:t>
            </w:r>
            <w:r w:rsidRPr="00704081">
              <w:rPr>
                <w:sz w:val="20"/>
                <w:szCs w:val="20"/>
              </w:rPr>
              <w:t>+0.09*POR</w:t>
            </w:r>
            <w:r w:rsidRPr="00704081">
              <w:rPr>
                <w:sz w:val="20"/>
                <w:szCs w:val="20"/>
                <w:vertAlign w:val="subscript"/>
              </w:rPr>
              <w:t xml:space="preserve">1200 </w:t>
            </w:r>
            <w:r w:rsidRPr="00704081">
              <w:rPr>
                <w:sz w:val="20"/>
                <w:szCs w:val="20"/>
              </w:rPr>
              <w:t>-0.67*POR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-0.72*POR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11*POR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0.74*POR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1*POR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0.16*POR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2*POR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0.35*POR</w:t>
            </w:r>
            <w:r w:rsidRPr="00704081">
              <w:rPr>
                <w:sz w:val="20"/>
                <w:szCs w:val="20"/>
                <w:vertAlign w:val="subscript"/>
              </w:rPr>
              <w:t xml:space="preserve">3500 </w:t>
            </w:r>
            <w:r w:rsidRPr="00704081">
              <w:rPr>
                <w:sz w:val="20"/>
                <w:szCs w:val="20"/>
              </w:rPr>
              <w:t>-0.37*POR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31*POR</w:t>
            </w:r>
            <w:r w:rsidRPr="00704081">
              <w:rPr>
                <w:sz w:val="20"/>
                <w:szCs w:val="20"/>
                <w:vertAlign w:val="subscript"/>
              </w:rPr>
              <w:t xml:space="preserve">4000 </w:t>
            </w:r>
            <w:r w:rsidRPr="00704081">
              <w:rPr>
                <w:sz w:val="20"/>
                <w:szCs w:val="20"/>
              </w:rPr>
              <w:t>+0.06*POR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75*POR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 w:rsidRPr="00704081">
              <w:rPr>
                <w:sz w:val="20"/>
                <w:szCs w:val="20"/>
              </w:rPr>
              <w:t>+0.5*POR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44*POR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14*POR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34*POR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 w:rsidRPr="00704081">
              <w:rPr>
                <w:sz w:val="20"/>
                <w:szCs w:val="20"/>
              </w:rPr>
              <w:t>+1.38*POR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17*POR</w:t>
            </w:r>
            <w:r w:rsidRPr="00704081">
              <w:rPr>
                <w:sz w:val="20"/>
                <w:szCs w:val="20"/>
                <w:vertAlign w:val="subscript"/>
              </w:rPr>
              <w:t xml:space="preserve">8000 </w:t>
            </w:r>
            <w:r w:rsidRPr="00704081">
              <w:rPr>
                <w:sz w:val="20"/>
                <w:szCs w:val="20"/>
              </w:rPr>
              <w:t>+1.44*POR</w:t>
            </w:r>
            <w:r w:rsidRPr="00704081">
              <w:rPr>
                <w:sz w:val="20"/>
                <w:szCs w:val="20"/>
                <w:vertAlign w:val="subscript"/>
              </w:rPr>
              <w:t xml:space="preserve">800 </w:t>
            </w:r>
            <w:r w:rsidRPr="00704081">
              <w:rPr>
                <w:sz w:val="20"/>
                <w:szCs w:val="20"/>
              </w:rPr>
              <w:t>+0*POR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7*UGR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-0.13*UGR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86*UGR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+0.58*UGR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+0.29*UGR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56*UGR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67*UGR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46*UGR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26*UGR</w:t>
            </w:r>
            <w:r w:rsidRPr="00704081">
              <w:rPr>
                <w:sz w:val="20"/>
                <w:szCs w:val="20"/>
                <w:vertAlign w:val="subscript"/>
              </w:rPr>
              <w:t xml:space="preserve">800 </w:t>
            </w:r>
            <w:r w:rsidRPr="00704081">
              <w:rPr>
                <w:sz w:val="20"/>
                <w:szCs w:val="20"/>
              </w:rPr>
              <w:t>-0.27*UGR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0.61*MJRD</w:t>
            </w:r>
            <w:r w:rsidRPr="00704081">
              <w:rPr>
                <w:sz w:val="20"/>
                <w:szCs w:val="20"/>
                <w:vertAlign w:val="subscript"/>
              </w:rPr>
              <w:t xml:space="preserve">10000 </w:t>
            </w:r>
            <w:r w:rsidRPr="00704081">
              <w:rPr>
                <w:sz w:val="20"/>
                <w:szCs w:val="20"/>
              </w:rPr>
              <w:t>-0.01*MJRD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0.82*MJ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0.19*MJR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+0.13*MJRD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37*MJR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17*MJRD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05*MJRD</w:t>
            </w:r>
            <w:r w:rsidRPr="00704081">
              <w:rPr>
                <w:sz w:val="20"/>
                <w:szCs w:val="20"/>
                <w:vertAlign w:val="subscript"/>
              </w:rPr>
              <w:t xml:space="preserve">5000 </w:t>
            </w:r>
            <w:r w:rsidRPr="00704081">
              <w:rPr>
                <w:sz w:val="20"/>
                <w:szCs w:val="20"/>
              </w:rPr>
              <w:t>-0.63*MJRD</w:t>
            </w:r>
            <w:r w:rsidRPr="00704081">
              <w:rPr>
                <w:sz w:val="20"/>
                <w:szCs w:val="20"/>
                <w:vertAlign w:val="subscript"/>
              </w:rPr>
              <w:t xml:space="preserve">500 </w:t>
            </w:r>
            <w:r w:rsidRPr="00704081">
              <w:rPr>
                <w:sz w:val="20"/>
                <w:szCs w:val="20"/>
              </w:rPr>
              <w:t>+0.41*MJRD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+0.89*MJ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0.99*ALRD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+0.34*ALRD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1.6*AL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0.37*ALRD</w:t>
            </w:r>
            <w:r w:rsidRPr="00704081">
              <w:rPr>
                <w:sz w:val="20"/>
                <w:szCs w:val="20"/>
                <w:vertAlign w:val="subscript"/>
              </w:rPr>
              <w:t xml:space="preserve">2000 </w:t>
            </w:r>
            <w:r w:rsidRPr="00704081">
              <w:rPr>
                <w:sz w:val="20"/>
                <w:szCs w:val="20"/>
              </w:rPr>
              <w:t>+0.17*ALRD</w:t>
            </w:r>
            <w:r w:rsidRPr="00704081">
              <w:rPr>
                <w:sz w:val="20"/>
                <w:szCs w:val="20"/>
                <w:vertAlign w:val="subscript"/>
              </w:rPr>
              <w:t xml:space="preserve">200 </w:t>
            </w:r>
            <w:r w:rsidRPr="00704081">
              <w:rPr>
                <w:sz w:val="20"/>
                <w:szCs w:val="20"/>
              </w:rPr>
              <w:t>+0.25*ALRD</w:t>
            </w:r>
            <w:r w:rsidRPr="00704081">
              <w:rPr>
                <w:sz w:val="20"/>
                <w:szCs w:val="20"/>
                <w:vertAlign w:val="subscript"/>
              </w:rPr>
              <w:t xml:space="preserve">300 </w:t>
            </w:r>
            <w:r w:rsidRPr="00704081">
              <w:rPr>
                <w:sz w:val="20"/>
                <w:szCs w:val="20"/>
              </w:rPr>
              <w:t>+0.22*ALRD</w:t>
            </w:r>
            <w:r w:rsidRPr="00704081">
              <w:rPr>
                <w:sz w:val="20"/>
                <w:szCs w:val="20"/>
                <w:vertAlign w:val="subscript"/>
              </w:rPr>
              <w:t xml:space="preserve">400 </w:t>
            </w:r>
            <w:r w:rsidRPr="00704081">
              <w:rPr>
                <w:sz w:val="20"/>
                <w:szCs w:val="20"/>
              </w:rPr>
              <w:t>-0.81*ALRD</w:t>
            </w:r>
            <w:r w:rsidRPr="00704081">
              <w:rPr>
                <w:sz w:val="20"/>
                <w:szCs w:val="20"/>
                <w:vertAlign w:val="subscript"/>
              </w:rPr>
              <w:t xml:space="preserve">5000 </w:t>
            </w:r>
            <w:r w:rsidRPr="00704081">
              <w:rPr>
                <w:sz w:val="20"/>
                <w:szCs w:val="20"/>
              </w:rPr>
              <w:t>-0.59*ALRD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+0.22*ALRD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54*AL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8.09*MACC_PM</w:t>
            </w:r>
            <w:r w:rsidRPr="00704081">
              <w:rPr>
                <w:sz w:val="20"/>
                <w:szCs w:val="20"/>
                <w:vertAlign w:val="subscript"/>
              </w:rPr>
              <w:t>25</w:t>
            </w:r>
            <w:r w:rsidRPr="00704081">
              <w:rPr>
                <w:sz w:val="20"/>
                <w:szCs w:val="20"/>
              </w:rPr>
              <w:t>+10.2*SAT_PM</w:t>
            </w:r>
            <w:r w:rsidRPr="00704081">
              <w:rPr>
                <w:sz w:val="20"/>
                <w:szCs w:val="20"/>
                <w:vertAlign w:val="subscript"/>
              </w:rPr>
              <w:t>25</w:t>
            </w:r>
            <w:r w:rsidRPr="00704081">
              <w:rPr>
                <w:sz w:val="20"/>
                <w:szCs w:val="20"/>
              </w:rPr>
              <w:t>-0.07*RES</w:t>
            </w:r>
            <w:r w:rsidRPr="00704081">
              <w:rPr>
                <w:sz w:val="20"/>
                <w:szCs w:val="20"/>
                <w:vertAlign w:val="subscript"/>
              </w:rPr>
              <w:t xml:space="preserve">50 </w:t>
            </w:r>
            <w:r w:rsidRPr="00704081">
              <w:rPr>
                <w:sz w:val="20"/>
                <w:szCs w:val="20"/>
              </w:rPr>
              <w:t>+0.22*RES</w:t>
            </w:r>
            <w:r w:rsidRPr="00704081">
              <w:rPr>
                <w:sz w:val="20"/>
                <w:szCs w:val="20"/>
                <w:vertAlign w:val="subscript"/>
              </w:rPr>
              <w:t xml:space="preserve">100 </w:t>
            </w:r>
            <w:r w:rsidRPr="00704081">
              <w:rPr>
                <w:sz w:val="20"/>
                <w:szCs w:val="20"/>
              </w:rPr>
              <w:t>+0.39*RES</w:t>
            </w:r>
            <w:r w:rsidRPr="00704081">
              <w:rPr>
                <w:sz w:val="20"/>
                <w:szCs w:val="20"/>
                <w:vertAlign w:val="subscript"/>
              </w:rPr>
              <w:t xml:space="preserve">200 </w:t>
            </w:r>
            <w:r w:rsidRPr="00704081">
              <w:rPr>
                <w:sz w:val="20"/>
                <w:szCs w:val="20"/>
              </w:rPr>
              <w:t>+0.37*RES</w:t>
            </w:r>
            <w:r w:rsidRPr="00704081">
              <w:rPr>
                <w:sz w:val="20"/>
                <w:szCs w:val="20"/>
                <w:vertAlign w:val="subscript"/>
              </w:rPr>
              <w:t xml:space="preserve">300 </w:t>
            </w:r>
            <w:r w:rsidRPr="00704081">
              <w:rPr>
                <w:sz w:val="20"/>
                <w:szCs w:val="20"/>
              </w:rPr>
              <w:t>+0.21*RES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0.03*RES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28*RES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56*RES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8*RES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0.81*RES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-0.28*RES</w:t>
            </w:r>
            <w:r w:rsidRPr="00704081">
              <w:rPr>
                <w:sz w:val="20"/>
                <w:szCs w:val="20"/>
                <w:vertAlign w:val="subscript"/>
              </w:rPr>
              <w:t xml:space="preserve">1200 </w:t>
            </w:r>
            <w:r w:rsidRPr="00704081">
              <w:rPr>
                <w:sz w:val="20"/>
                <w:szCs w:val="20"/>
              </w:rPr>
              <w:t>+0.32*RES</w:t>
            </w:r>
            <w:r w:rsidRPr="00704081">
              <w:rPr>
                <w:sz w:val="20"/>
                <w:szCs w:val="20"/>
                <w:vertAlign w:val="subscript"/>
              </w:rPr>
              <w:t xml:space="preserve">1500 </w:t>
            </w:r>
            <w:r w:rsidRPr="00704081">
              <w:rPr>
                <w:sz w:val="20"/>
                <w:szCs w:val="20"/>
              </w:rPr>
              <w:t>+0.43*RES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+0.42*RES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03*RES</w:t>
            </w:r>
            <w:r w:rsidRPr="00704081">
              <w:rPr>
                <w:sz w:val="20"/>
                <w:szCs w:val="20"/>
                <w:vertAlign w:val="subscript"/>
              </w:rPr>
              <w:t xml:space="preserve">2500 </w:t>
            </w:r>
            <w:r w:rsidRPr="00704081">
              <w:rPr>
                <w:sz w:val="20"/>
                <w:szCs w:val="20"/>
              </w:rPr>
              <w:t>+0.03*RES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+0.23*RES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+0.3*RES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43*RES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71*RES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1*RES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 w:rsidRPr="00704081">
              <w:rPr>
                <w:sz w:val="20"/>
                <w:szCs w:val="20"/>
              </w:rPr>
              <w:t>-0.28*RES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-0.68*RES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</w:p>
        </w:tc>
      </w:tr>
      <w:tr w:rsidR="00256DFA" w:rsidRPr="00DD070D" w14:paraId="39EEC979" w14:textId="77777777" w:rsidTr="00BD6598">
        <w:trPr>
          <w:trHeight w:val="1011"/>
        </w:trPr>
        <w:tc>
          <w:tcPr>
            <w:tcW w:w="1419" w:type="dxa"/>
          </w:tcPr>
          <w:p w14:paraId="41315927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EN25</w:t>
            </w:r>
          </w:p>
        </w:tc>
        <w:tc>
          <w:tcPr>
            <w:tcW w:w="10064" w:type="dxa"/>
          </w:tcPr>
          <w:p w14:paraId="1D35F46D" w14:textId="77777777" w:rsidR="00256DFA" w:rsidRPr="00DD070D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 w:rsidRPr="00DD070D">
              <w:rPr>
                <w:rFonts w:ascii="Calibri" w:hAnsi="Calibri"/>
                <w:sz w:val="20"/>
                <w:szCs w:val="20"/>
              </w:rPr>
              <w:t>4.04 -3.56*ALT+0.17*TBU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00</w:t>
            </w:r>
            <w:r w:rsidRPr="00DD070D">
              <w:rPr>
                <w:rFonts w:ascii="Calibri" w:hAnsi="Calibri"/>
                <w:sz w:val="20"/>
                <w:szCs w:val="20"/>
              </w:rPr>
              <w:t>+0.54*TBU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300</w:t>
            </w:r>
            <w:r w:rsidRPr="00DD070D">
              <w:rPr>
                <w:rFonts w:ascii="Calibri" w:hAnsi="Calibri"/>
                <w:sz w:val="20"/>
                <w:szCs w:val="20"/>
              </w:rPr>
              <w:t>+0.25*TBU400-0.2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10000</w:t>
            </w:r>
            <w:r w:rsidRPr="00DD070D">
              <w:rPr>
                <w:rFonts w:ascii="Calibri" w:hAnsi="Calibri"/>
                <w:sz w:val="20"/>
                <w:szCs w:val="20"/>
              </w:rPr>
              <w:t>-1.08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100</w:t>
            </w:r>
            <w:r w:rsidRPr="00DD070D">
              <w:rPr>
                <w:rFonts w:ascii="Calibri" w:hAnsi="Calibri"/>
                <w:sz w:val="20"/>
                <w:szCs w:val="20"/>
              </w:rPr>
              <w:t>-0.25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00</w:t>
            </w:r>
            <w:r w:rsidRPr="00DD070D">
              <w:rPr>
                <w:rFonts w:ascii="Calibri" w:hAnsi="Calibri"/>
                <w:sz w:val="20"/>
                <w:szCs w:val="20"/>
              </w:rPr>
              <w:t>-0.01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4000 </w:t>
            </w:r>
            <w:r w:rsidRPr="00DD070D">
              <w:rPr>
                <w:rFonts w:ascii="Calibri" w:hAnsi="Calibri"/>
                <w:sz w:val="20"/>
                <w:szCs w:val="20"/>
              </w:rPr>
              <w:t>-0.79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</w:rPr>
              <w:t>-0.33*IN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50 </w:t>
            </w:r>
            <w:r w:rsidRPr="00DD070D">
              <w:rPr>
                <w:rFonts w:ascii="Calibri" w:hAnsi="Calibri"/>
                <w:sz w:val="20"/>
                <w:szCs w:val="20"/>
              </w:rPr>
              <w:t>-0.31*POR3000-0.85*POR3500-0.35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4000</w:t>
            </w:r>
            <w:r w:rsidRPr="00DD070D">
              <w:rPr>
                <w:rFonts w:ascii="Calibri" w:hAnsi="Calibri"/>
                <w:sz w:val="20"/>
                <w:szCs w:val="20"/>
              </w:rPr>
              <w:t>-0.82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5000</w:t>
            </w:r>
            <w:r w:rsidRPr="00DD070D">
              <w:rPr>
                <w:rFonts w:ascii="Calibri" w:hAnsi="Calibri"/>
                <w:sz w:val="20"/>
                <w:szCs w:val="20"/>
              </w:rPr>
              <w:t>-0.13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6000 </w:t>
            </w:r>
            <w:r w:rsidRPr="00DD070D">
              <w:rPr>
                <w:rFonts w:ascii="Calibri" w:hAnsi="Calibri"/>
                <w:sz w:val="20"/>
                <w:szCs w:val="20"/>
              </w:rPr>
              <w:t>+0.1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600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 xml:space="preserve"> </w:t>
            </w:r>
            <w:r w:rsidRPr="00DD070D">
              <w:rPr>
                <w:rFonts w:ascii="Calibri" w:hAnsi="Calibri"/>
                <w:sz w:val="20"/>
                <w:szCs w:val="20"/>
              </w:rPr>
              <w:t>+0.98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700</w:t>
            </w:r>
            <w:r w:rsidRPr="00DD070D">
              <w:rPr>
                <w:rFonts w:ascii="Calibri" w:hAnsi="Calibri"/>
                <w:sz w:val="20"/>
                <w:szCs w:val="20"/>
              </w:rPr>
              <w:t>+1.23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800</w:t>
            </w:r>
            <w:r w:rsidRPr="00DD070D">
              <w:rPr>
                <w:rFonts w:ascii="Calibri" w:hAnsi="Calibri"/>
                <w:sz w:val="20"/>
                <w:szCs w:val="20"/>
              </w:rPr>
              <w:t>-0.1*UGR600 -0.2*UG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700</w:t>
            </w:r>
            <w:r w:rsidRPr="00DD070D">
              <w:rPr>
                <w:rFonts w:ascii="Calibri" w:hAnsi="Calibri"/>
                <w:sz w:val="20"/>
                <w:szCs w:val="20"/>
              </w:rPr>
              <w:t>-0.16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00 </w:t>
            </w:r>
            <w:r w:rsidRPr="00DD070D">
              <w:rPr>
                <w:rFonts w:ascii="Calibri" w:hAnsi="Calibri"/>
                <w:sz w:val="20"/>
                <w:szCs w:val="20"/>
              </w:rPr>
              <w:t>+0.39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</w:rPr>
              <w:t>+0.56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</w:rPr>
              <w:t>-0.8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 xml:space="preserve"> </w:t>
            </w:r>
            <w:r w:rsidRPr="00DD070D">
              <w:rPr>
                <w:rFonts w:ascii="Calibri" w:hAnsi="Calibri"/>
                <w:sz w:val="20"/>
                <w:szCs w:val="20"/>
              </w:rPr>
              <w:t>+1.25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</w:rPr>
              <w:t>+7.58*MACC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</w:rPr>
              <w:t>+11.17*SAT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</w:rPr>
              <w:t>+0.1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</w:rPr>
              <w:t>+0.43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 xml:space="preserve"> </w:t>
            </w:r>
            <w:r w:rsidRPr="00DD070D">
              <w:rPr>
                <w:rFonts w:ascii="Calibri" w:hAnsi="Calibri"/>
                <w:sz w:val="20"/>
                <w:szCs w:val="20"/>
              </w:rPr>
              <w:t>+0.11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 xml:space="preserve"> </w:t>
            </w:r>
            <w:r w:rsidRPr="00DD070D">
              <w:rPr>
                <w:rFonts w:ascii="Calibri" w:hAnsi="Calibri"/>
                <w:sz w:val="20"/>
                <w:szCs w:val="20"/>
              </w:rPr>
              <w:t>+0.02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000</w:t>
            </w:r>
          </w:p>
        </w:tc>
      </w:tr>
      <w:tr w:rsidR="00256DFA" w:rsidRPr="00DD070D" w14:paraId="5BB131D1" w14:textId="77777777" w:rsidTr="00BD6598">
        <w:trPr>
          <w:trHeight w:val="788"/>
        </w:trPr>
        <w:tc>
          <w:tcPr>
            <w:tcW w:w="1419" w:type="dxa"/>
          </w:tcPr>
          <w:p w14:paraId="18B3F290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EN50</w:t>
            </w:r>
          </w:p>
        </w:tc>
        <w:tc>
          <w:tcPr>
            <w:tcW w:w="10064" w:type="dxa"/>
          </w:tcPr>
          <w:p w14:paraId="4A6D3C5A" w14:textId="77777777" w:rsidR="00256DFA" w:rsidRPr="00DD070D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 w:rsidRPr="00DD070D">
              <w:rPr>
                <w:rFonts w:ascii="Calibri" w:hAnsi="Calibri"/>
                <w:sz w:val="20"/>
                <w:szCs w:val="20"/>
              </w:rPr>
              <w:t>3.74 -3.66*ALT+0.81*TBU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300</w:t>
            </w:r>
            <w:r w:rsidRPr="00DD070D">
              <w:rPr>
                <w:rFonts w:ascii="Calibri" w:hAnsi="Calibri"/>
                <w:sz w:val="20"/>
                <w:szCs w:val="20"/>
              </w:rPr>
              <w:t>+0.07*TBU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400</w:t>
            </w:r>
            <w:r w:rsidRPr="00DD070D">
              <w:rPr>
                <w:rFonts w:ascii="Calibri" w:hAnsi="Calibri"/>
                <w:sz w:val="20"/>
                <w:szCs w:val="20"/>
              </w:rPr>
              <w:t>-1.29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100</w:t>
            </w:r>
            <w:r w:rsidRPr="00DD070D">
              <w:rPr>
                <w:rFonts w:ascii="Calibri" w:hAnsi="Calibri"/>
                <w:sz w:val="20"/>
                <w:szCs w:val="20"/>
              </w:rPr>
              <w:t>-0.77*NATp-0.23*IN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</w:rPr>
              <w:t>-0.14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3000 </w:t>
            </w:r>
            <w:r w:rsidRPr="00DD070D">
              <w:rPr>
                <w:rFonts w:ascii="Calibri" w:hAnsi="Calibri"/>
                <w:sz w:val="20"/>
                <w:szCs w:val="20"/>
              </w:rPr>
              <w:t>-1.22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3500</w:t>
            </w:r>
            <w:r w:rsidRPr="00DD070D">
              <w:rPr>
                <w:rFonts w:ascii="Calibri" w:hAnsi="Calibri"/>
                <w:sz w:val="20"/>
                <w:szCs w:val="20"/>
              </w:rPr>
              <w:t>-1.08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5000 </w:t>
            </w:r>
            <w:r w:rsidRPr="00DD070D">
              <w:rPr>
                <w:rFonts w:ascii="Calibri" w:hAnsi="Calibri"/>
                <w:sz w:val="20"/>
                <w:szCs w:val="20"/>
              </w:rPr>
              <w:t>+0.83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700 </w:t>
            </w:r>
            <w:r w:rsidRPr="00DD070D">
              <w:rPr>
                <w:rFonts w:ascii="Calibri" w:hAnsi="Calibri"/>
                <w:sz w:val="20"/>
                <w:szCs w:val="20"/>
              </w:rPr>
              <w:t>+1.43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800</w:t>
            </w:r>
            <w:r>
              <w:rPr>
                <w:rFonts w:ascii="Calibri" w:hAnsi="Calibri"/>
                <w:sz w:val="20"/>
                <w:szCs w:val="20"/>
              </w:rPr>
              <w:t>-</w:t>
            </w:r>
            <w:r w:rsidRPr="00DD070D">
              <w:rPr>
                <w:rFonts w:ascii="Calibri" w:hAnsi="Calibri"/>
                <w:sz w:val="20"/>
                <w:szCs w:val="20"/>
              </w:rPr>
              <w:t>0*UG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600</w:t>
            </w:r>
            <w:r w:rsidRPr="00DD070D">
              <w:rPr>
                <w:rFonts w:ascii="Calibri" w:hAnsi="Calibri"/>
                <w:sz w:val="20"/>
                <w:szCs w:val="20"/>
              </w:rPr>
              <w:t>-0.21*UG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700</w:t>
            </w:r>
            <w:r w:rsidRPr="00DD070D">
              <w:rPr>
                <w:rFonts w:ascii="Calibri" w:hAnsi="Calibri"/>
                <w:sz w:val="20"/>
                <w:szCs w:val="20"/>
              </w:rPr>
              <w:t>-0.04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00 </w:t>
            </w:r>
            <w:r w:rsidRPr="00DD070D">
              <w:rPr>
                <w:rFonts w:ascii="Calibri" w:hAnsi="Calibri"/>
                <w:sz w:val="20"/>
                <w:szCs w:val="20"/>
              </w:rPr>
              <w:t>+0.28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</w:rPr>
              <w:t>+0.58*MJRD</w:t>
            </w:r>
            <w:r w:rsidRPr="00722C20">
              <w:rPr>
                <w:rFonts w:ascii="Calibri" w:hAnsi="Calibri"/>
                <w:sz w:val="20"/>
                <w:szCs w:val="20"/>
                <w:vertAlign w:val="subscript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-0.78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00 </w:t>
            </w:r>
            <w:r w:rsidRPr="00DD070D">
              <w:rPr>
                <w:rFonts w:ascii="Calibri" w:hAnsi="Calibri"/>
                <w:sz w:val="20"/>
                <w:szCs w:val="20"/>
              </w:rPr>
              <w:t>+1.31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</w:rPr>
              <w:t>+7.56*MACC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</w:rPr>
              <w:t>+11.62*SAT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5</w:t>
            </w:r>
            <w:r w:rsidRPr="00DD070D">
              <w:rPr>
                <w:rFonts w:ascii="Calibri" w:hAnsi="Calibri"/>
                <w:sz w:val="20"/>
                <w:szCs w:val="20"/>
              </w:rPr>
              <w:t>+0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100</w:t>
            </w:r>
            <w:r w:rsidRPr="00DD070D">
              <w:rPr>
                <w:rFonts w:ascii="Calibri" w:hAnsi="Calibri"/>
                <w:sz w:val="20"/>
                <w:szCs w:val="20"/>
              </w:rPr>
              <w:t>+0.7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00</w:t>
            </w:r>
          </w:p>
        </w:tc>
      </w:tr>
      <w:tr w:rsidR="00256DFA" w:rsidRPr="00DD070D" w14:paraId="0758D9A5" w14:textId="77777777" w:rsidTr="00BD6598">
        <w:trPr>
          <w:trHeight w:val="700"/>
        </w:trPr>
        <w:tc>
          <w:tcPr>
            <w:tcW w:w="1419" w:type="dxa"/>
          </w:tcPr>
          <w:p w14:paraId="37D1190F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EN75</w:t>
            </w:r>
          </w:p>
        </w:tc>
        <w:tc>
          <w:tcPr>
            <w:tcW w:w="10064" w:type="dxa"/>
          </w:tcPr>
          <w:p w14:paraId="6BBB3122" w14:textId="77777777" w:rsidR="00256DFA" w:rsidRPr="00DD070D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3.73 -3.63*ALT+0.73*TBU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30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1.31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10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7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09*IN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1.26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350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1.04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50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69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7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1.51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8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17*UG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7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21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59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7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100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1.3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7.44*MACC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11.78*SAT_PM</w:t>
            </w:r>
            <w:r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81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200</w:t>
            </w:r>
          </w:p>
        </w:tc>
      </w:tr>
      <w:tr w:rsidR="00256DFA" w:rsidRPr="00DD070D" w14:paraId="3DE4D749" w14:textId="77777777" w:rsidTr="00BD6598">
        <w:trPr>
          <w:trHeight w:val="667"/>
        </w:trPr>
        <w:tc>
          <w:tcPr>
            <w:tcW w:w="1419" w:type="dxa"/>
          </w:tcPr>
          <w:p w14:paraId="76A23ED1" w14:textId="77777777" w:rsidR="00256DFA" w:rsidRDefault="00256DFA" w:rsidP="00BD6598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lastRenderedPageBreak/>
              <w:t>LASSO</w:t>
            </w:r>
          </w:p>
        </w:tc>
        <w:tc>
          <w:tcPr>
            <w:tcW w:w="10064" w:type="dxa"/>
          </w:tcPr>
          <w:p w14:paraId="4950DAC0" w14:textId="77777777" w:rsidR="00256DFA" w:rsidRPr="00DD070D" w:rsidRDefault="00256DFA" w:rsidP="00BD6598">
            <w:pPr>
              <w:rPr>
                <w:rFonts w:ascii="Calibri" w:hAnsi="Calibri"/>
                <w:sz w:val="20"/>
                <w:szCs w:val="20"/>
                <w:lang w:val="es-ES"/>
              </w:rPr>
            </w:pP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3.67 -3.65*ALT+0.74*TBU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30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1.29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10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69*NAT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08*IN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1.33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350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1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50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04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7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2.2*PO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8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15*UGR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7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18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59*MJ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50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-0.72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100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1.33*ALRD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100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7.45*MACC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11.9*SAT_PM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 xml:space="preserve">25 </w:t>
            </w:r>
            <w:r w:rsidRPr="00DD070D">
              <w:rPr>
                <w:rFonts w:ascii="Calibri" w:hAnsi="Calibri"/>
                <w:sz w:val="20"/>
                <w:szCs w:val="20"/>
                <w:lang w:val="es-ES"/>
              </w:rPr>
              <w:t>+0.8*RES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  <w:lang w:val="es-ES"/>
              </w:rPr>
              <w:t>200</w:t>
            </w:r>
          </w:p>
        </w:tc>
      </w:tr>
    </w:tbl>
    <w:p w14:paraId="0F23D5B4" w14:textId="77777777" w:rsidR="00256DFA" w:rsidRDefault="00256DFA" w:rsidP="00256DFA">
      <w:pPr>
        <w:spacing w:after="0" w:line="240" w:lineRule="auto"/>
        <w:rPr>
          <w:rFonts w:cs="Arial"/>
          <w:szCs w:val="24"/>
        </w:rPr>
      </w:pPr>
    </w:p>
    <w:p w14:paraId="6CCA071F" w14:textId="77777777" w:rsidR="00256DFA" w:rsidRPr="008838F9" w:rsidRDefault="00256DFA" w:rsidP="00256DFA">
      <w:pPr>
        <w:spacing w:after="0" w:line="240" w:lineRule="auto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  <w:vertAlign w:val="superscript"/>
        </w:rPr>
        <w:t>a</w:t>
      </w:r>
      <w:r w:rsidRPr="00B71FB3">
        <w:rPr>
          <w:sz w:val="20"/>
          <w:szCs w:val="20"/>
        </w:rPr>
        <w:t>MACC</w:t>
      </w:r>
      <w:proofErr w:type="spellEnd"/>
      <w:proofErr w:type="gramEnd"/>
      <w:r w:rsidRPr="00B71FB3">
        <w:rPr>
          <w:sz w:val="20"/>
          <w:szCs w:val="20"/>
        </w:rPr>
        <w:t xml:space="preserve"> = MACC dispersion model, SAT = satellite, MJRD = major roads, ALRD = all roads, TBU = total build up, NAT = natural land, IND = industry, POR = ports, UGR = urban green, RES = residential, </w:t>
      </w:r>
      <w:r>
        <w:rPr>
          <w:sz w:val="20"/>
          <w:szCs w:val="20"/>
        </w:rPr>
        <w:t>ALT = altitude</w:t>
      </w:r>
      <w:r>
        <w:rPr>
          <w:rFonts w:cs="Arial"/>
          <w:sz w:val="20"/>
          <w:szCs w:val="20"/>
          <w:vertAlign w:val="superscript"/>
        </w:rPr>
        <w:t xml:space="preserve"> </w:t>
      </w:r>
    </w:p>
    <w:p w14:paraId="1D801AF6" w14:textId="77777777" w:rsidR="00256DFA" w:rsidRPr="00170115" w:rsidRDefault="00256DFA" w:rsidP="00256DFA">
      <w:pPr>
        <w:spacing w:after="0" w:line="240" w:lineRule="auto"/>
        <w:rPr>
          <w:sz w:val="20"/>
          <w:szCs w:val="20"/>
        </w:rPr>
      </w:pPr>
      <w:proofErr w:type="spellStart"/>
      <w:proofErr w:type="gramStart"/>
      <w:r w:rsidRPr="008838F9">
        <w:rPr>
          <w:rFonts w:cs="Arial"/>
          <w:sz w:val="20"/>
          <w:szCs w:val="20"/>
          <w:vertAlign w:val="superscript"/>
        </w:rPr>
        <w:t>b</w:t>
      </w:r>
      <w:r w:rsidRPr="00163F61">
        <w:rPr>
          <w:rFonts w:cs="Arial"/>
          <w:sz w:val="20"/>
          <w:szCs w:val="20"/>
        </w:rPr>
        <w:t>Regression</w:t>
      </w:r>
      <w:proofErr w:type="spellEnd"/>
      <w:proofErr w:type="gramEnd"/>
      <w:r w:rsidRPr="00163F61">
        <w:rPr>
          <w:rFonts w:cs="Arial"/>
          <w:sz w:val="20"/>
          <w:szCs w:val="20"/>
        </w:rPr>
        <w:t xml:space="preserve"> slope were multiplied by the difference between the 1</w:t>
      </w:r>
      <w:r w:rsidRPr="00FD1F80">
        <w:rPr>
          <w:rFonts w:cs="Arial"/>
          <w:sz w:val="20"/>
          <w:szCs w:val="20"/>
          <w:vertAlign w:val="superscript"/>
        </w:rPr>
        <w:t>st</w:t>
      </w:r>
      <w:r w:rsidRPr="00163F61">
        <w:rPr>
          <w:rFonts w:cs="Arial"/>
          <w:sz w:val="20"/>
          <w:szCs w:val="20"/>
        </w:rPr>
        <w:t xml:space="preserve"> and 99</w:t>
      </w:r>
      <w:r w:rsidRPr="00FD1F80">
        <w:rPr>
          <w:rFonts w:cs="Arial"/>
          <w:sz w:val="20"/>
          <w:szCs w:val="20"/>
          <w:vertAlign w:val="superscript"/>
        </w:rPr>
        <w:t>th</w:t>
      </w:r>
      <w:r w:rsidRPr="00163F61">
        <w:rPr>
          <w:rFonts w:cs="Arial"/>
          <w:sz w:val="20"/>
          <w:szCs w:val="20"/>
        </w:rPr>
        <w:t xml:space="preserve"> percentile of each predictor to allow comparison across predictors</w:t>
      </w:r>
    </w:p>
    <w:p w14:paraId="56971C05" w14:textId="77777777" w:rsidR="00256DFA" w:rsidRPr="00163F61" w:rsidRDefault="00256DFA" w:rsidP="00256DFA">
      <w:pPr>
        <w:spacing w:after="0"/>
        <w:rPr>
          <w:rFonts w:cs="Arial"/>
          <w:sz w:val="20"/>
          <w:szCs w:val="20"/>
        </w:rPr>
      </w:pPr>
      <w:proofErr w:type="spellStart"/>
      <w:proofErr w:type="gramStart"/>
      <w:r w:rsidRPr="00170115">
        <w:rPr>
          <w:sz w:val="20"/>
          <w:szCs w:val="20"/>
          <w:vertAlign w:val="superscript"/>
          <w:lang w:val="en-US"/>
        </w:rPr>
        <w:t>c</w:t>
      </w:r>
      <w:r>
        <w:rPr>
          <w:sz w:val="20"/>
          <w:szCs w:val="20"/>
          <w:lang w:val="en-US"/>
        </w:rPr>
        <w:t>FLR</w:t>
      </w:r>
      <w:proofErr w:type="spellEnd"/>
      <w:proofErr w:type="gram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WL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S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>; E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2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25; EN50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50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>perator</w:t>
      </w:r>
    </w:p>
    <w:p w14:paraId="7E1ABEAF" w14:textId="77777777" w:rsidR="00256DFA" w:rsidRPr="00163F61" w:rsidRDefault="00256DFA" w:rsidP="00256DFA">
      <w:pPr>
        <w:spacing w:after="120"/>
        <w:rPr>
          <w:rFonts w:cs="Arial"/>
          <w:sz w:val="20"/>
          <w:szCs w:val="20"/>
        </w:rPr>
      </w:pPr>
    </w:p>
    <w:p w14:paraId="63123BBB" w14:textId="77777777" w:rsidR="00256DFA" w:rsidRDefault="00256DFA" w:rsidP="00256DFA">
      <w:pPr>
        <w:rPr>
          <w:rFonts w:cs="Arial"/>
          <w:szCs w:val="24"/>
        </w:rPr>
        <w:sectPr w:rsidR="00256DFA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</w:p>
    <w:p w14:paraId="4D8A4E06" w14:textId="4824F2C0" w:rsidR="00256DFA" w:rsidRDefault="00256DFA" w:rsidP="00256DFA">
      <w:pPr>
        <w:spacing w:after="0"/>
        <w:rPr>
          <w:lang w:val="en-US"/>
        </w:rPr>
      </w:pPr>
      <w:r>
        <w:rPr>
          <w:lang w:val="en-US"/>
        </w:rPr>
        <w:lastRenderedPageBreak/>
        <w:t xml:space="preserve">Table </w:t>
      </w:r>
      <w:r w:rsidR="00EE342D">
        <w:rPr>
          <w:lang w:val="en-US"/>
        </w:rPr>
        <w:t>S8</w:t>
      </w:r>
      <w:r>
        <w:rPr>
          <w:lang w:val="en-US"/>
        </w:rPr>
        <w:t>. Performance of NO</w:t>
      </w:r>
      <w:r w:rsidRPr="00414048">
        <w:rPr>
          <w:vertAlign w:val="subscript"/>
          <w:lang w:val="en-US"/>
        </w:rPr>
        <w:t>2</w:t>
      </w:r>
      <w:r w:rsidRPr="00306E7B">
        <w:rPr>
          <w:lang w:val="en-US"/>
        </w:rPr>
        <w:t xml:space="preserve"> </w:t>
      </w:r>
      <w:r w:rsidRPr="009E1F20">
        <w:rPr>
          <w:lang w:val="en-US"/>
        </w:rPr>
        <w:t>models</w:t>
      </w:r>
      <w:r>
        <w:rPr>
          <w:lang w:val="en-US"/>
        </w:rPr>
        <w:t xml:space="preserve"> at</w:t>
      </w:r>
      <w:r w:rsidRPr="00722669">
        <w:rPr>
          <w:lang w:val="en-US"/>
        </w:rPr>
        <w:t xml:space="preserve"> ESCAPE sites with annual average </w:t>
      </w:r>
      <w:r>
        <w:rPr>
          <w:lang w:val="en-US"/>
        </w:rPr>
        <w:t>NO</w:t>
      </w:r>
      <w:r w:rsidRPr="00414048">
        <w:rPr>
          <w:vertAlign w:val="subscript"/>
          <w:lang w:val="en-US"/>
        </w:rPr>
        <w:t xml:space="preserve">2 </w:t>
      </w:r>
      <w:r w:rsidRPr="00722669">
        <w:rPr>
          <w:lang w:val="en-US"/>
        </w:rPr>
        <w:t>concentration below certain values</w:t>
      </w:r>
    </w:p>
    <w:p w14:paraId="168E99B3" w14:textId="77777777" w:rsidR="00C61FEF" w:rsidRDefault="00C61FEF" w:rsidP="00256DFA">
      <w:pPr>
        <w:spacing w:after="0"/>
        <w:rPr>
          <w:lang w:val="en-US"/>
        </w:rPr>
      </w:pPr>
    </w:p>
    <w:tbl>
      <w:tblPr>
        <w:tblW w:w="9403" w:type="dxa"/>
        <w:tblInd w:w="108" w:type="dxa"/>
        <w:tblLook w:val="04A0" w:firstRow="1" w:lastRow="0" w:firstColumn="1" w:lastColumn="0" w:noHBand="0" w:noVBand="1"/>
      </w:tblPr>
      <w:tblGrid>
        <w:gridCol w:w="1109"/>
        <w:gridCol w:w="900"/>
        <w:gridCol w:w="845"/>
        <w:gridCol w:w="845"/>
        <w:gridCol w:w="262"/>
        <w:gridCol w:w="900"/>
        <w:gridCol w:w="845"/>
        <w:gridCol w:w="845"/>
        <w:gridCol w:w="262"/>
        <w:gridCol w:w="900"/>
        <w:gridCol w:w="845"/>
        <w:gridCol w:w="845"/>
      </w:tblGrid>
      <w:tr w:rsidR="00256DFA" w:rsidRPr="00C61FEF" w14:paraId="50FEB52C" w14:textId="77777777" w:rsidTr="00A8308C">
        <w:trPr>
          <w:trHeight w:val="300"/>
        </w:trPr>
        <w:tc>
          <w:tcPr>
            <w:tcW w:w="11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88E716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Pr="00BA520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2537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20 µg/m</w:t>
            </w:r>
            <w:r w:rsidRPr="00BA520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7DEA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5AD5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30 µg/m</w:t>
            </w:r>
            <w:r w:rsidRPr="00BA520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6F7E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1664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&lt; 40 µg/m</w:t>
            </w:r>
            <w:r w:rsidRPr="00BA520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  <w:tr w:rsidR="00256DFA" w:rsidRPr="00C61FEF" w14:paraId="08957216" w14:textId="77777777" w:rsidTr="00A8308C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79361F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1E14A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433)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A6EB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46DAA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844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3ECD3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2EE8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116)</w:t>
            </w:r>
          </w:p>
        </w:tc>
      </w:tr>
      <w:tr w:rsidR="00256DFA" w:rsidRPr="00C61FEF" w14:paraId="0927F904" w14:textId="77777777" w:rsidTr="00A8308C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465C94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A96E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B5A0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AB1F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A134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1FCE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11F8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2B16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C2A2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94E4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C608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0862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ias</w:t>
            </w:r>
          </w:p>
        </w:tc>
      </w:tr>
      <w:tr w:rsidR="00256DFA" w:rsidRPr="00C61FEF" w14:paraId="7804B923" w14:textId="77777777" w:rsidTr="00A8308C">
        <w:trPr>
          <w:trHeight w:val="315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88B650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70D2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169B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065D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5EFDD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3BC3D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50C0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3BE30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1660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32DB6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17CA3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B6A5D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256DFA" w:rsidRPr="00C61FEF" w14:paraId="7F065357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F6EF8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118A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BA27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4D3B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A486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8711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802E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45FE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0618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B84B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F2B3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8879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</w:t>
            </w:r>
          </w:p>
        </w:tc>
      </w:tr>
      <w:tr w:rsidR="00256DFA" w:rsidRPr="00C61FEF" w14:paraId="77BA2AFA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8263F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FF94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1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A1F8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98ED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9721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9FD9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5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1AC7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3518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BE6F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83E5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B5FD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7F68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5</w:t>
            </w:r>
          </w:p>
        </w:tc>
      </w:tr>
      <w:tr w:rsidR="00256DFA" w:rsidRPr="00C61FEF" w14:paraId="0891C751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BC05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E7C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3AC1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D7AB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9BDA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CD30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ACC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74A2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59D6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4585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D552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95DD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</w:t>
            </w:r>
          </w:p>
        </w:tc>
      </w:tr>
      <w:tr w:rsidR="00256DFA" w:rsidRPr="00C61FEF" w14:paraId="321D1833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82978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BBF8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8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F7D3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301B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6A54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0353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577D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2265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5399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F5E4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180E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AB1A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</w:t>
            </w:r>
          </w:p>
        </w:tc>
      </w:tr>
      <w:tr w:rsidR="00256DFA" w:rsidRPr="00C61FEF" w14:paraId="035A4A12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6248A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47B9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4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6A8F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E279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277D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D649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84EF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950D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F010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8425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6C02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768C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</w:t>
            </w:r>
          </w:p>
        </w:tc>
      </w:tr>
      <w:tr w:rsidR="00256DFA" w:rsidRPr="00C61FEF" w14:paraId="363CDADA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8507B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4648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0C9A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52A9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FC6A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5192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2221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2A60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DE2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0003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5541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6BCF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</w:t>
            </w:r>
          </w:p>
        </w:tc>
      </w:tr>
      <w:tr w:rsidR="00256DFA" w:rsidRPr="00C61FEF" w14:paraId="1DD5A168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4A5BA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6A3D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75B3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277F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005E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E84D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A3E5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63F1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FF52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CCD2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7584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1EF4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</w:t>
            </w:r>
          </w:p>
        </w:tc>
      </w:tr>
      <w:tr w:rsidR="00256DFA" w:rsidRPr="00C61FEF" w14:paraId="0A3CAFDF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DDD30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B3C1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C833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3890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C077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63B3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B6E3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F689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CC02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35FD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0C19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00C8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</w:t>
            </w:r>
          </w:p>
        </w:tc>
      </w:tr>
      <w:tr w:rsidR="00256DFA" w:rsidRPr="00C61FEF" w14:paraId="4E5D9E5D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3ACEA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D81F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FF5A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13EA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E2F5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A004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A8DE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36B8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1F1B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3C09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48E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5FDF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</w:t>
            </w:r>
          </w:p>
        </w:tc>
      </w:tr>
      <w:tr w:rsidR="00256DFA" w:rsidRPr="00C61FEF" w14:paraId="7DE5F9A1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12C40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B849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B747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0F08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8FE8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A634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0796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D85F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7F9D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97D8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1B9F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8710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8</w:t>
            </w:r>
          </w:p>
        </w:tc>
      </w:tr>
      <w:tr w:rsidR="00256DFA" w:rsidRPr="00C61FEF" w14:paraId="438C2213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683A1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4B84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2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ED20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BA2D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305B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F481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4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DC24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2AD1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6B43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C03D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CE80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D93C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9</w:t>
            </w:r>
          </w:p>
        </w:tc>
      </w:tr>
      <w:tr w:rsidR="00256DFA" w:rsidRPr="00C61FEF" w14:paraId="38F99188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3FD61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C613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2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A088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6919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D1B1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4055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4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E7E6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30E8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223B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1244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9C14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8F34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</w:t>
            </w:r>
          </w:p>
        </w:tc>
      </w:tr>
      <w:tr w:rsidR="00256DFA" w:rsidRPr="00C61FEF" w14:paraId="588B6A7F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0E4B9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370A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4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4F87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D434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BB8D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FD29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F090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A3C6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BA2E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5DC0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5C28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5207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3</w:t>
            </w:r>
          </w:p>
        </w:tc>
      </w:tr>
      <w:tr w:rsidR="00256DFA" w:rsidRPr="00C61FEF" w14:paraId="0CD90E82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15EE1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1C84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1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D7DB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DF171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4227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BF63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5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19B5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1EA2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1540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26E2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8E2E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580B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0</w:t>
            </w:r>
          </w:p>
        </w:tc>
      </w:tr>
      <w:tr w:rsidR="00256DFA" w:rsidRPr="00C61FEF" w14:paraId="15E2AC32" w14:textId="77777777" w:rsidTr="00A8308C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E5303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3865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2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6636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FE9B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5EB0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5FB0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D12A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0ED3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9A723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D8DE8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9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9CCD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4C3A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</w:t>
            </w:r>
          </w:p>
        </w:tc>
      </w:tr>
      <w:tr w:rsidR="00256DFA" w:rsidRPr="00C61FEF" w14:paraId="5219467C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4BB6D" w14:textId="77777777" w:rsidR="00256DFA" w:rsidRPr="00BA520D" w:rsidRDefault="00256DFA" w:rsidP="00BD659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7267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3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B128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2651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DD97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D3C9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B59AE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C51B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7835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7753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9283B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94A6F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1</w:t>
            </w:r>
          </w:p>
        </w:tc>
      </w:tr>
      <w:tr w:rsidR="00A8308C" w:rsidRPr="00C61FEF" w14:paraId="3DEA6A2F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E7468A" w14:textId="7FC74C2E" w:rsidR="00A8308C" w:rsidRPr="00BA520D" w:rsidRDefault="00A8308C" w:rsidP="00A8308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89F5E5" w14:textId="2DAABE65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35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AB4343" w14:textId="423AA46E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0188F" w14:textId="765C7178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.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FB2122" w14:textId="77777777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32F795" w14:textId="0B3D5108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47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50EDFC" w14:textId="08ECA95E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C6DB19" w14:textId="411A4CFA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D04658" w14:textId="77777777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2765E7" w14:textId="2E4E753E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0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7D10C8" w14:textId="4D030345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F99588" w14:textId="510B640E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.9</w:t>
            </w:r>
          </w:p>
        </w:tc>
      </w:tr>
      <w:tr w:rsidR="00A8308C" w:rsidRPr="00C61FEF" w14:paraId="722605E6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CC3BEC" w14:textId="120329B9" w:rsidR="00A8308C" w:rsidRPr="00BA520D" w:rsidRDefault="00A8308C" w:rsidP="00A8308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5239C2A" w14:textId="51915E44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356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422A990D" w14:textId="5C93A108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0.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773E5E7D" w14:textId="51E37548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.6</w:t>
            </w:r>
          </w:p>
        </w:tc>
        <w:tc>
          <w:tcPr>
            <w:tcW w:w="2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2EBBC84A" w14:textId="77777777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74FF817E" w14:textId="7AED058B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487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917AAF9" w14:textId="382C5058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6C06D105" w14:textId="50DDC260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2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5C8DA05B" w14:textId="77777777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404DA07F" w14:textId="7174F15C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51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7D12EF04" w14:textId="252F63FF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5A686636" w14:textId="1B970DA9" w:rsidR="00A8308C" w:rsidRPr="00BA520D" w:rsidRDefault="00A8308C" w:rsidP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.3</w:t>
            </w:r>
          </w:p>
        </w:tc>
      </w:tr>
    </w:tbl>
    <w:p w14:paraId="2EB1EBCC" w14:textId="77777777" w:rsidR="00256DFA" w:rsidRDefault="00256DFA" w:rsidP="00256DFA">
      <w:pPr>
        <w:spacing w:after="0"/>
        <w:rPr>
          <w:lang w:val="en-US"/>
        </w:rPr>
      </w:pPr>
    </w:p>
    <w:p w14:paraId="7AAFC866" w14:textId="205EAFBA" w:rsidR="00256DFA" w:rsidDel="00C61FEF" w:rsidRDefault="00256DFA" w:rsidP="00256DFA">
      <w:pPr>
        <w:spacing w:after="0"/>
        <w:rPr>
          <w:sz w:val="20"/>
          <w:szCs w:val="20"/>
          <w:lang w:val="en-US"/>
        </w:rPr>
      </w:pPr>
      <w:proofErr w:type="spellStart"/>
      <w:r w:rsidDel="00C61FEF">
        <w:rPr>
          <w:rFonts w:hint="eastAsia"/>
          <w:sz w:val="20"/>
          <w:szCs w:val="20"/>
          <w:vertAlign w:val="superscript"/>
          <w:lang w:val="en-US"/>
        </w:rPr>
        <w:t>a</w:t>
      </w:r>
      <w:r w:rsidDel="00C61FEF">
        <w:rPr>
          <w:sz w:val="20"/>
          <w:szCs w:val="20"/>
          <w:lang w:val="en-US"/>
        </w:rPr>
        <w:t>FLR</w:t>
      </w:r>
      <w:proofErr w:type="spellEnd"/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>BLR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>WLM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>SLR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 w:rsidDel="00C61FEF">
        <w:rPr>
          <w:sz w:val="20"/>
          <w:szCs w:val="20"/>
          <w:lang w:val="en-US"/>
        </w:rPr>
        <w:t>; E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25 = </w:t>
      </w:r>
      <w:r w:rsidDel="00C61FEF">
        <w:rPr>
          <w:sz w:val="20"/>
          <w:szCs w:val="20"/>
          <w:lang w:val="en-US"/>
        </w:rPr>
        <w:t>E</w:t>
      </w:r>
      <w:r w:rsidRPr="000438A7" w:rsidDel="00C61FEF">
        <w:rPr>
          <w:sz w:val="20"/>
          <w:szCs w:val="20"/>
          <w:lang w:val="en-US"/>
        </w:rPr>
        <w:t xml:space="preserve">lastic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t with α=0.25; EN50 = </w:t>
      </w:r>
      <w:r w:rsidDel="00C61FEF">
        <w:rPr>
          <w:sz w:val="20"/>
          <w:szCs w:val="20"/>
          <w:lang w:val="en-US"/>
        </w:rPr>
        <w:t>E</w:t>
      </w:r>
      <w:r w:rsidRPr="000438A7" w:rsidDel="00C61FEF">
        <w:rPr>
          <w:sz w:val="20"/>
          <w:szCs w:val="20"/>
          <w:lang w:val="en-US"/>
        </w:rPr>
        <w:t xml:space="preserve">lastic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t with α=0.50; EN75 = </w:t>
      </w:r>
      <w:r w:rsidDel="00C61FEF">
        <w:rPr>
          <w:sz w:val="20"/>
          <w:szCs w:val="20"/>
          <w:lang w:val="en-US"/>
        </w:rPr>
        <w:t>E</w:t>
      </w:r>
      <w:r w:rsidRPr="000438A7" w:rsidDel="00C61FEF">
        <w:rPr>
          <w:sz w:val="20"/>
          <w:szCs w:val="20"/>
          <w:lang w:val="en-US"/>
        </w:rPr>
        <w:t xml:space="preserve">lastic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t with α=0.75; LASSO = Least </w:t>
      </w:r>
      <w:r w:rsidDel="00C61FEF">
        <w:rPr>
          <w:sz w:val="20"/>
          <w:szCs w:val="20"/>
          <w:lang w:val="en-US"/>
        </w:rPr>
        <w:t>A</w:t>
      </w:r>
      <w:r w:rsidRPr="000438A7" w:rsidDel="00C61FEF">
        <w:rPr>
          <w:sz w:val="20"/>
          <w:szCs w:val="20"/>
          <w:lang w:val="en-US"/>
        </w:rPr>
        <w:t xml:space="preserve">bsolute </w:t>
      </w:r>
      <w:r w:rsidDel="00C61FEF">
        <w:rPr>
          <w:sz w:val="20"/>
          <w:szCs w:val="20"/>
          <w:lang w:val="en-US"/>
        </w:rPr>
        <w:t>S</w:t>
      </w:r>
      <w:r w:rsidRPr="000438A7" w:rsidDel="00C61FEF">
        <w:rPr>
          <w:sz w:val="20"/>
          <w:szCs w:val="20"/>
          <w:lang w:val="en-US"/>
        </w:rPr>
        <w:t xml:space="preserve">hrinkage and </w:t>
      </w:r>
      <w:r w:rsidDel="00C61FEF">
        <w:rPr>
          <w:sz w:val="20"/>
          <w:szCs w:val="20"/>
          <w:lang w:val="en-US"/>
        </w:rPr>
        <w:t>S</w:t>
      </w:r>
      <w:r w:rsidRPr="000438A7" w:rsidDel="00C61FEF">
        <w:rPr>
          <w:sz w:val="20"/>
          <w:szCs w:val="20"/>
          <w:lang w:val="en-US"/>
        </w:rPr>
        <w:t xml:space="preserve">election </w:t>
      </w:r>
      <w:r w:rsidDel="00C61FEF">
        <w:rPr>
          <w:sz w:val="20"/>
          <w:szCs w:val="20"/>
          <w:lang w:val="en-US"/>
        </w:rPr>
        <w:t>O</w:t>
      </w:r>
      <w:r w:rsidRPr="000438A7" w:rsidDel="00C61FEF">
        <w:rPr>
          <w:sz w:val="20"/>
          <w:szCs w:val="20"/>
          <w:lang w:val="en-US"/>
        </w:rPr>
        <w:t xml:space="preserve">perator; </w:t>
      </w:r>
      <w:r w:rsidDel="00C61FEF">
        <w:rPr>
          <w:sz w:val="20"/>
          <w:szCs w:val="20"/>
          <w:lang w:val="en-US"/>
        </w:rPr>
        <w:t>GAM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 xml:space="preserve">RF = Random Forest; </w:t>
      </w:r>
      <w:r w:rsidRPr="000438A7" w:rsidDel="00C61FEF">
        <w:rPr>
          <w:sz w:val="20"/>
          <w:szCs w:val="20"/>
          <w:lang w:val="en-US"/>
        </w:rPr>
        <w:t xml:space="preserve">GBM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 w:rsidDel="00C61FEF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ural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>etwork</w:t>
      </w:r>
      <w:r w:rsidR="007B1333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 w:rsidDel="00C61FEF">
        <w:rPr>
          <w:sz w:val="20"/>
          <w:szCs w:val="20"/>
          <w:lang w:val="en-US"/>
        </w:rPr>
        <w:t xml:space="preserve"> </w:t>
      </w:r>
    </w:p>
    <w:p w14:paraId="44A7E259" w14:textId="4C91D2E1" w:rsidR="00256DFA" w:rsidDel="00C61FEF" w:rsidRDefault="00256DFA" w:rsidP="00256DFA">
      <w:pPr>
        <w:spacing w:after="120"/>
        <w:sectPr w:rsidR="00256DFA" w:rsidDel="00C61FEF" w:rsidSect="00BA520D">
          <w:pgSz w:w="12240" w:h="15840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proofErr w:type="gramStart"/>
      <w:r w:rsidRPr="004B54F1" w:rsidDel="00C61FEF">
        <w:rPr>
          <w:sz w:val="20"/>
          <w:szCs w:val="20"/>
          <w:vertAlign w:val="superscript"/>
          <w:lang w:val="en-US"/>
        </w:rPr>
        <w:t>b</w:t>
      </w:r>
      <w:r w:rsidDel="00C61FEF">
        <w:rPr>
          <w:sz w:val="20"/>
          <w:szCs w:val="20"/>
          <w:lang w:val="en-US"/>
        </w:rPr>
        <w:t>RMSE</w:t>
      </w:r>
      <w:proofErr w:type="spellEnd"/>
      <w:proofErr w:type="gramEnd"/>
      <w:r w:rsidDel="00C61FEF">
        <w:rPr>
          <w:sz w:val="20"/>
          <w:szCs w:val="20"/>
          <w:lang w:val="en-US"/>
        </w:rPr>
        <w:t xml:space="preserve"> = Root-mean-square error</w:t>
      </w:r>
    </w:p>
    <w:p w14:paraId="77A33C62" w14:textId="4C8179DB" w:rsidR="00256DFA" w:rsidRDefault="00256DFA" w:rsidP="00256DFA">
      <w:pPr>
        <w:rPr>
          <w:lang w:val="en-US"/>
        </w:rPr>
      </w:pPr>
      <w:r>
        <w:lastRenderedPageBreak/>
        <w:t xml:space="preserve">Table </w:t>
      </w:r>
      <w:r w:rsidR="00EE342D">
        <w:t>S9</w:t>
      </w:r>
      <w:r>
        <w:t xml:space="preserve">. </w:t>
      </w:r>
      <w:r>
        <w:rPr>
          <w:lang w:val="en-US"/>
        </w:rPr>
        <w:t>Performance of NO</w:t>
      </w:r>
      <w:r w:rsidRPr="00414048"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r w:rsidRPr="009E1F20">
        <w:rPr>
          <w:lang w:val="en-US"/>
        </w:rPr>
        <w:t>models</w:t>
      </w:r>
      <w:r>
        <w:rPr>
          <w:lang w:val="en-US"/>
        </w:rPr>
        <w:t xml:space="preserve"> at</w:t>
      </w:r>
      <w:r w:rsidRPr="00722669">
        <w:rPr>
          <w:lang w:val="en-US"/>
        </w:rPr>
        <w:t xml:space="preserve"> </w:t>
      </w:r>
      <w:r>
        <w:rPr>
          <w:lang w:val="en-US"/>
        </w:rPr>
        <w:t>different type of sites</w:t>
      </w:r>
    </w:p>
    <w:tbl>
      <w:tblPr>
        <w:tblW w:w="9403" w:type="dxa"/>
        <w:tblInd w:w="108" w:type="dxa"/>
        <w:tblLook w:val="04A0" w:firstRow="1" w:lastRow="0" w:firstColumn="1" w:lastColumn="0" w:noHBand="0" w:noVBand="1"/>
      </w:tblPr>
      <w:tblGrid>
        <w:gridCol w:w="1109"/>
        <w:gridCol w:w="900"/>
        <w:gridCol w:w="845"/>
        <w:gridCol w:w="845"/>
        <w:gridCol w:w="262"/>
        <w:gridCol w:w="900"/>
        <w:gridCol w:w="845"/>
        <w:gridCol w:w="845"/>
        <w:gridCol w:w="262"/>
        <w:gridCol w:w="900"/>
        <w:gridCol w:w="845"/>
        <w:gridCol w:w="845"/>
      </w:tblGrid>
      <w:tr w:rsidR="00256DFA" w:rsidRPr="00C61FEF" w14:paraId="0301DF9C" w14:textId="77777777" w:rsidTr="00A8308C">
        <w:trPr>
          <w:trHeight w:val="255"/>
        </w:trPr>
        <w:tc>
          <w:tcPr>
            <w:tcW w:w="110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6374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Pr="00BA520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  <w:p w14:paraId="430429B0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028E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treet</w:t>
            </w:r>
          </w:p>
        </w:tc>
        <w:tc>
          <w:tcPr>
            <w:tcW w:w="2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D9882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0795D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ural Background 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C98DC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12FA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Urban Background</w:t>
            </w:r>
          </w:p>
        </w:tc>
      </w:tr>
      <w:tr w:rsidR="00256DFA" w:rsidRPr="00C61FEF" w14:paraId="614A6FC0" w14:textId="77777777" w:rsidTr="00A8308C">
        <w:trPr>
          <w:trHeight w:val="255"/>
        </w:trPr>
        <w:tc>
          <w:tcPr>
            <w:tcW w:w="1109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C0E8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F64D5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713) 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4D49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5BD066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118)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69B97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9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9BD515" w14:textId="77777777" w:rsidR="00256DFA" w:rsidRPr="00BA520D" w:rsidRDefault="00256DFA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565) </w:t>
            </w:r>
          </w:p>
        </w:tc>
      </w:tr>
      <w:tr w:rsidR="00BA520D" w:rsidRPr="00C61FEF" w14:paraId="04AC5C3B" w14:textId="77777777" w:rsidTr="00A8308C">
        <w:trPr>
          <w:trHeight w:val="300"/>
        </w:trPr>
        <w:tc>
          <w:tcPr>
            <w:tcW w:w="1109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E12E1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744C9" w14:textId="7C4C296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6C763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BD7D0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31EE7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563AC" w14:textId="26746C2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DC2EF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C11A2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D4048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7C81F" w14:textId="125A2D7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52F6A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8F3C3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</w:tr>
      <w:tr w:rsidR="00BA520D" w:rsidRPr="00C61FEF" w14:paraId="5D683AA8" w14:textId="77777777" w:rsidTr="00A8308C">
        <w:trPr>
          <w:trHeight w:val="300"/>
        </w:trPr>
        <w:tc>
          <w:tcPr>
            <w:tcW w:w="110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5AF57C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887CC6" w14:textId="7F267B81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2792E5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3B224D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9FA5EA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ACAF7D" w14:textId="3F7DA292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D53212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E96FC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30F18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070BD8" w14:textId="26C58631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5E4EB0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FD7B18" w14:textId="77777777" w:rsidR="00BA520D" w:rsidRPr="00BA520D" w:rsidRDefault="00BA520D" w:rsidP="00BD659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256DFA" w:rsidRPr="00C61FEF" w14:paraId="4F291BCF" w14:textId="77777777" w:rsidTr="00A345E8">
        <w:trPr>
          <w:trHeight w:val="255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F3173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8CA4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9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4631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AC97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FBF16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2753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706E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1DDC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53AB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A2CD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8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7DE7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E922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</w:t>
            </w:r>
          </w:p>
        </w:tc>
      </w:tr>
      <w:tr w:rsidR="00256DFA" w:rsidRPr="00C61FEF" w14:paraId="5107C0A8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BEE5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44A3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FA63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7CF4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81EE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74A2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4B52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5693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3101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E294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7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1CB6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F79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</w:t>
            </w:r>
          </w:p>
        </w:tc>
      </w:tr>
      <w:tr w:rsidR="00256DFA" w:rsidRPr="00C61FEF" w14:paraId="08DD1705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6C958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7066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9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DFB5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0ACA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C26E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E755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9691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2992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AB50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EAB8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8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7FEF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C184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</w:t>
            </w:r>
          </w:p>
        </w:tc>
      </w:tr>
      <w:tr w:rsidR="00256DFA" w:rsidRPr="00C61FEF" w14:paraId="0952CC0B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8D483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D7A2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8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539B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2DBE6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ABA8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3B5A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D6A6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74F2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54AD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3E2C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EF41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7A28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</w:t>
            </w:r>
          </w:p>
        </w:tc>
      </w:tr>
      <w:tr w:rsidR="00256DFA" w:rsidRPr="00C61FEF" w14:paraId="41EC94DE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A81E9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69F2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9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4C7BA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F10A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D8CB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CF47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C6AB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6489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ABFF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32B4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0977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E909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4</w:t>
            </w:r>
          </w:p>
        </w:tc>
      </w:tr>
      <w:tr w:rsidR="00256DFA" w:rsidRPr="00C61FEF" w14:paraId="7694D349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7D71A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3BAB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FCAA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DB13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4A1AA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AB50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1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F7ED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2126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84BB6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D66B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BA13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5010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8</w:t>
            </w:r>
          </w:p>
        </w:tc>
      </w:tr>
      <w:tr w:rsidR="00256DFA" w:rsidRPr="00C61FEF" w14:paraId="2F1E3334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A99BF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9028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32CE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F037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4F31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F047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BF34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173F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A9DF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B521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9274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B05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</w:tr>
      <w:tr w:rsidR="00256DFA" w:rsidRPr="00C61FEF" w14:paraId="1217A2BF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F28E2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03B8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839D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0468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F475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0D6A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8B7A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9E4A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6690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7595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BB38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40A9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</w:tr>
      <w:tr w:rsidR="00256DFA" w:rsidRPr="00C61FEF" w14:paraId="2D4EA66F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B22F9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97D0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E55D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F692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1CD6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249F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BE57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DE4B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AF61A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005D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C93A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9F87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</w:tr>
      <w:tr w:rsidR="00256DFA" w:rsidRPr="00C61FEF" w14:paraId="2E03D22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3ADB1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B301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0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01B66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7F15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.8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390C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5A57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4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8ABA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E0A1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53DA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B768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0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EF5BA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5D4D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</w:tr>
      <w:tr w:rsidR="00256DFA" w:rsidRPr="00C61FEF" w14:paraId="43203A9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271B8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17F3A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5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AB6A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EE62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1831A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F30B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DE0F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D0CF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775B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CA00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7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3707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DD20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3</w:t>
            </w:r>
          </w:p>
        </w:tc>
      </w:tr>
      <w:tr w:rsidR="00256DFA" w:rsidRPr="00C61FEF" w14:paraId="452CFC17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505C7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B895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4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0DDF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F52B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0.5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64E5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7469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C5F3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E453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345C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9F61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7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356D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6E7F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4</w:t>
            </w:r>
          </w:p>
        </w:tc>
      </w:tr>
      <w:tr w:rsidR="00256DFA" w:rsidRPr="00C61FEF" w14:paraId="6E5C9F5A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FDBA4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A01E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73D1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FEDE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6A0A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D98B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6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9200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E0A60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0E54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9D8C5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8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DEC16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6DEC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</w:tr>
      <w:tr w:rsidR="00256DFA" w:rsidRPr="00C61FEF" w14:paraId="0253F47D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A2898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4347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6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CE28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9BE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.0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8C9C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0CCF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3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460D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3357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9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847D7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8F9D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8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8FB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53A8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4</w:t>
            </w:r>
          </w:p>
        </w:tc>
      </w:tr>
      <w:tr w:rsidR="00256DFA" w:rsidRPr="00C61FEF" w14:paraId="5EBBC253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71AE7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FF24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8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F5168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2F01B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1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1EFC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9B449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6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6376C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9217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7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4EBE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9EC16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7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2B73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AE3A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</w:t>
            </w:r>
          </w:p>
        </w:tc>
      </w:tr>
      <w:tr w:rsidR="00256DFA" w:rsidRPr="00C61FEF" w14:paraId="01FFE8EB" w14:textId="77777777" w:rsidTr="00A345E8">
        <w:trPr>
          <w:trHeight w:val="27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AC962" w14:textId="77777777" w:rsidR="00256DFA" w:rsidRPr="00BA520D" w:rsidRDefault="00256DF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CAFA2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8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BD6E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20E3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1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8F581" w14:textId="7F43DDCC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F2A4F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6E761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71D1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33B85" w14:textId="69A0E5A6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F1A14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7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87D63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.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EF37D" w14:textId="77777777" w:rsidR="00256DFA" w:rsidRPr="00BA520D" w:rsidRDefault="00256DF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.0</w:t>
            </w:r>
          </w:p>
        </w:tc>
      </w:tr>
      <w:tr w:rsidR="00A8308C" w:rsidRPr="00C61FEF" w14:paraId="19D36BF6" w14:textId="77777777" w:rsidTr="00A345E8">
        <w:trPr>
          <w:trHeight w:val="27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D3AAF8" w14:textId="2B1513CC" w:rsidR="00A8308C" w:rsidRPr="00BA520D" w:rsidRDefault="00A8308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52DE82" w14:textId="343784D5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40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2F0914" w14:textId="138B1A18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3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7C14AB" w14:textId="4C358FE3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-2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193C6" w14:textId="77777777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FF00DA" w14:textId="01F86BE8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3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D07095" w14:textId="5178C6FE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7BBF40" w14:textId="6778C044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4B9CB" w14:textId="77777777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38556C" w14:textId="03B5CF36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60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31DE4F" w14:textId="1DCB3F74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2A60E0" w14:textId="5ECEDC80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</w:tr>
      <w:tr w:rsidR="00A8308C" w:rsidRPr="00C61FEF" w14:paraId="2B8E9B53" w14:textId="77777777" w:rsidTr="00A345E8">
        <w:trPr>
          <w:trHeight w:val="270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8372E2C" w14:textId="7769D41E" w:rsidR="00A8308C" w:rsidRPr="00BA520D" w:rsidRDefault="00A8308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nsemble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7F3220E" w14:textId="06A35E2C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404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56E4549" w14:textId="45BC2D35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3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264BEF7" w14:textId="497BF599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-1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2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DFEBB1C" w14:textId="77777777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05CEF8B" w14:textId="4608FDDB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44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85EA78D" w14:textId="272BC4DD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24E9009" w14:textId="17CB7A26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2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AF86B82" w14:textId="77777777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7412394" w14:textId="1B2B84BA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61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8FEDE4D" w14:textId="6FF7AC22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4A2FB46" w14:textId="353E79C9" w:rsidR="00A8308C" w:rsidRPr="00BA520D" w:rsidRDefault="00A8308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</w:t>
            </w:r>
            <w:r w:rsidR="00296691"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</w:tr>
    </w:tbl>
    <w:p w14:paraId="53A22553" w14:textId="77777777" w:rsidR="00A8308C" w:rsidRDefault="00A8308C" w:rsidP="00BA520D">
      <w:pPr>
        <w:spacing w:after="0"/>
        <w:rPr>
          <w:sz w:val="20"/>
          <w:szCs w:val="20"/>
          <w:vertAlign w:val="superscript"/>
          <w:lang w:val="en-US"/>
        </w:rPr>
      </w:pPr>
    </w:p>
    <w:p w14:paraId="1FFFC2F5" w14:textId="6B88419E" w:rsidR="00BA520D" w:rsidDel="00C61FEF" w:rsidRDefault="00BA520D" w:rsidP="00BA520D">
      <w:pPr>
        <w:spacing w:after="0"/>
        <w:rPr>
          <w:sz w:val="20"/>
          <w:szCs w:val="20"/>
          <w:lang w:val="en-US"/>
        </w:rPr>
      </w:pPr>
      <w:proofErr w:type="spellStart"/>
      <w:r w:rsidDel="00C61FEF">
        <w:rPr>
          <w:rFonts w:hint="eastAsia"/>
          <w:sz w:val="20"/>
          <w:szCs w:val="20"/>
          <w:vertAlign w:val="superscript"/>
          <w:lang w:val="en-US"/>
        </w:rPr>
        <w:t>a</w:t>
      </w:r>
      <w:r w:rsidDel="00C61FEF">
        <w:rPr>
          <w:sz w:val="20"/>
          <w:szCs w:val="20"/>
          <w:lang w:val="en-US"/>
        </w:rPr>
        <w:t>FLR</w:t>
      </w:r>
      <w:proofErr w:type="spellEnd"/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>BLR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>WLM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>SLR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 w:rsidDel="00C61FEF">
        <w:rPr>
          <w:sz w:val="20"/>
          <w:szCs w:val="20"/>
          <w:lang w:val="en-US"/>
        </w:rPr>
        <w:t>; E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25 = </w:t>
      </w:r>
      <w:r w:rsidDel="00C61FEF">
        <w:rPr>
          <w:sz w:val="20"/>
          <w:szCs w:val="20"/>
          <w:lang w:val="en-US"/>
        </w:rPr>
        <w:t>E</w:t>
      </w:r>
      <w:r w:rsidRPr="000438A7" w:rsidDel="00C61FEF">
        <w:rPr>
          <w:sz w:val="20"/>
          <w:szCs w:val="20"/>
          <w:lang w:val="en-US"/>
        </w:rPr>
        <w:t xml:space="preserve">lastic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t with α=0.25; EN50 = </w:t>
      </w:r>
      <w:r w:rsidDel="00C61FEF">
        <w:rPr>
          <w:sz w:val="20"/>
          <w:szCs w:val="20"/>
          <w:lang w:val="en-US"/>
        </w:rPr>
        <w:t>E</w:t>
      </w:r>
      <w:r w:rsidRPr="000438A7" w:rsidDel="00C61FEF">
        <w:rPr>
          <w:sz w:val="20"/>
          <w:szCs w:val="20"/>
          <w:lang w:val="en-US"/>
        </w:rPr>
        <w:t xml:space="preserve">lastic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t with α=0.50; EN75 = </w:t>
      </w:r>
      <w:r w:rsidDel="00C61FEF">
        <w:rPr>
          <w:sz w:val="20"/>
          <w:szCs w:val="20"/>
          <w:lang w:val="en-US"/>
        </w:rPr>
        <w:t>E</w:t>
      </w:r>
      <w:r w:rsidRPr="000438A7" w:rsidDel="00C61FEF">
        <w:rPr>
          <w:sz w:val="20"/>
          <w:szCs w:val="20"/>
          <w:lang w:val="en-US"/>
        </w:rPr>
        <w:t xml:space="preserve">lastic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t with α=0.75; LASSO = Least </w:t>
      </w:r>
      <w:r w:rsidDel="00C61FEF">
        <w:rPr>
          <w:sz w:val="20"/>
          <w:szCs w:val="20"/>
          <w:lang w:val="en-US"/>
        </w:rPr>
        <w:t>A</w:t>
      </w:r>
      <w:r w:rsidRPr="000438A7" w:rsidDel="00C61FEF">
        <w:rPr>
          <w:sz w:val="20"/>
          <w:szCs w:val="20"/>
          <w:lang w:val="en-US"/>
        </w:rPr>
        <w:t xml:space="preserve">bsolute </w:t>
      </w:r>
      <w:r w:rsidDel="00C61FEF">
        <w:rPr>
          <w:sz w:val="20"/>
          <w:szCs w:val="20"/>
          <w:lang w:val="en-US"/>
        </w:rPr>
        <w:t>S</w:t>
      </w:r>
      <w:r w:rsidRPr="000438A7" w:rsidDel="00C61FEF">
        <w:rPr>
          <w:sz w:val="20"/>
          <w:szCs w:val="20"/>
          <w:lang w:val="en-US"/>
        </w:rPr>
        <w:t xml:space="preserve">hrinkage and </w:t>
      </w:r>
      <w:r w:rsidDel="00C61FEF">
        <w:rPr>
          <w:sz w:val="20"/>
          <w:szCs w:val="20"/>
          <w:lang w:val="en-US"/>
        </w:rPr>
        <w:t>S</w:t>
      </w:r>
      <w:r w:rsidRPr="000438A7" w:rsidDel="00C61FEF">
        <w:rPr>
          <w:sz w:val="20"/>
          <w:szCs w:val="20"/>
          <w:lang w:val="en-US"/>
        </w:rPr>
        <w:t xml:space="preserve">election </w:t>
      </w:r>
      <w:r w:rsidDel="00C61FEF">
        <w:rPr>
          <w:sz w:val="20"/>
          <w:szCs w:val="20"/>
          <w:lang w:val="en-US"/>
        </w:rPr>
        <w:t>O</w:t>
      </w:r>
      <w:r w:rsidRPr="000438A7" w:rsidDel="00C61FEF">
        <w:rPr>
          <w:sz w:val="20"/>
          <w:szCs w:val="20"/>
          <w:lang w:val="en-US"/>
        </w:rPr>
        <w:t xml:space="preserve">perator; </w:t>
      </w:r>
      <w:r w:rsidDel="00C61FEF">
        <w:rPr>
          <w:sz w:val="20"/>
          <w:szCs w:val="20"/>
          <w:lang w:val="en-US"/>
        </w:rPr>
        <w:t>GAM</w:t>
      </w:r>
      <w:r w:rsidRPr="000438A7" w:rsidDel="00C61FEF">
        <w:rPr>
          <w:sz w:val="20"/>
          <w:szCs w:val="20"/>
          <w:lang w:val="en-US"/>
        </w:rPr>
        <w:t xml:space="preserve">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 w:rsidDel="00C61FEF">
        <w:rPr>
          <w:sz w:val="20"/>
          <w:szCs w:val="20"/>
          <w:lang w:val="en-US"/>
        </w:rPr>
        <w:t xml:space="preserve">; </w:t>
      </w:r>
      <w:r w:rsidDel="00C61FEF">
        <w:rPr>
          <w:sz w:val="20"/>
          <w:szCs w:val="20"/>
          <w:lang w:val="en-US"/>
        </w:rPr>
        <w:t xml:space="preserve">RF = Random Forest; </w:t>
      </w:r>
      <w:r w:rsidRPr="000438A7" w:rsidDel="00C61FEF">
        <w:rPr>
          <w:sz w:val="20"/>
          <w:szCs w:val="20"/>
          <w:lang w:val="en-US"/>
        </w:rPr>
        <w:t xml:space="preserve">GBM = </w:t>
      </w:r>
      <w:r w:rsidRPr="00EB78F7" w:rsidDel="00C61FEF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 w:rsidDel="00C61FEF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 xml:space="preserve">eural </w:t>
      </w:r>
      <w:r w:rsidDel="00C61FEF">
        <w:rPr>
          <w:sz w:val="20"/>
          <w:szCs w:val="20"/>
          <w:lang w:val="en-US"/>
        </w:rPr>
        <w:t>N</w:t>
      </w:r>
      <w:r w:rsidRPr="000438A7" w:rsidDel="00C61FEF">
        <w:rPr>
          <w:sz w:val="20"/>
          <w:szCs w:val="20"/>
          <w:lang w:val="en-US"/>
        </w:rPr>
        <w:t>etwork</w:t>
      </w:r>
      <w:r w:rsidR="007B1333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 w:rsidDel="00C61FEF">
        <w:rPr>
          <w:sz w:val="20"/>
          <w:szCs w:val="20"/>
          <w:lang w:val="en-US"/>
        </w:rPr>
        <w:t xml:space="preserve"> </w:t>
      </w:r>
    </w:p>
    <w:p w14:paraId="348CB9F4" w14:textId="12B201A2" w:rsidR="00EE342D" w:rsidRDefault="00BA520D" w:rsidP="00BA520D">
      <w:pPr>
        <w:spacing w:after="120"/>
        <w:rPr>
          <w:sz w:val="20"/>
          <w:szCs w:val="20"/>
          <w:vertAlign w:val="superscript"/>
          <w:lang w:val="en-US"/>
        </w:rPr>
        <w:sectPr w:rsidR="00EE342D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proofErr w:type="gramStart"/>
      <w:r w:rsidRPr="004B54F1" w:rsidDel="00C61FEF">
        <w:rPr>
          <w:sz w:val="20"/>
          <w:szCs w:val="20"/>
          <w:vertAlign w:val="superscript"/>
          <w:lang w:val="en-US"/>
        </w:rPr>
        <w:t>b</w:t>
      </w:r>
      <w:r w:rsidDel="00C61FEF">
        <w:rPr>
          <w:sz w:val="20"/>
          <w:szCs w:val="20"/>
          <w:lang w:val="en-US"/>
        </w:rPr>
        <w:t>RMSE</w:t>
      </w:r>
      <w:proofErr w:type="spellEnd"/>
      <w:proofErr w:type="gramEnd"/>
      <w:r w:rsidDel="00C61FEF">
        <w:rPr>
          <w:sz w:val="20"/>
          <w:szCs w:val="20"/>
          <w:lang w:val="en-US"/>
        </w:rPr>
        <w:t xml:space="preserve"> = Root-mean-square error</w:t>
      </w:r>
    </w:p>
    <w:p w14:paraId="52B84A1F" w14:textId="3943A3F0" w:rsidR="00EE342D" w:rsidRDefault="00EE342D" w:rsidP="00EE342D">
      <w:pPr>
        <w:rPr>
          <w:lang w:val="en-US"/>
        </w:rPr>
      </w:pPr>
      <w:r>
        <w:lastRenderedPageBreak/>
        <w:t xml:space="preserve">Table S10. </w:t>
      </w:r>
      <w:r>
        <w:rPr>
          <w:lang w:val="en-US"/>
        </w:rPr>
        <w:t>Performance of NO</w:t>
      </w:r>
      <w:r w:rsidRPr="00414048"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r w:rsidRPr="009E1F20">
        <w:rPr>
          <w:lang w:val="en-US"/>
        </w:rPr>
        <w:t>models</w:t>
      </w:r>
      <w:r>
        <w:rPr>
          <w:lang w:val="en-US"/>
        </w:rPr>
        <w:t xml:space="preserve"> at</w:t>
      </w:r>
      <w:r w:rsidRPr="00722669">
        <w:rPr>
          <w:lang w:val="en-US"/>
        </w:rPr>
        <w:t xml:space="preserve"> </w:t>
      </w:r>
      <w:r>
        <w:rPr>
          <w:lang w:val="en-US"/>
        </w:rPr>
        <w:t>different regions</w:t>
      </w:r>
    </w:p>
    <w:tbl>
      <w:tblPr>
        <w:tblW w:w="12027" w:type="dxa"/>
        <w:tblLook w:val="04A0" w:firstRow="1" w:lastRow="0" w:firstColumn="1" w:lastColumn="0" w:noHBand="0" w:noVBand="1"/>
      </w:tblPr>
      <w:tblGrid>
        <w:gridCol w:w="1109"/>
        <w:gridCol w:w="840"/>
        <w:gridCol w:w="845"/>
        <w:gridCol w:w="845"/>
        <w:gridCol w:w="266"/>
        <w:gridCol w:w="840"/>
        <w:gridCol w:w="845"/>
        <w:gridCol w:w="845"/>
        <w:gridCol w:w="266"/>
        <w:gridCol w:w="840"/>
        <w:gridCol w:w="845"/>
        <w:gridCol w:w="845"/>
        <w:gridCol w:w="266"/>
        <w:gridCol w:w="840"/>
        <w:gridCol w:w="845"/>
        <w:gridCol w:w="845"/>
      </w:tblGrid>
      <w:tr w:rsidR="00BA520D" w:rsidRPr="00BA520D" w14:paraId="5EDF3FA4" w14:textId="77777777" w:rsidTr="002124D8">
        <w:trPr>
          <w:trHeight w:val="300"/>
        </w:trPr>
        <w:tc>
          <w:tcPr>
            <w:tcW w:w="11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73849A5" w14:textId="15AF841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Pr="00A345E8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493CA" w14:textId="7DBC60C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North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68A7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3E46" w14:textId="35BB0D3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West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8C64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4C013" w14:textId="329BBC4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Central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94D0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 </w:t>
            </w:r>
          </w:p>
        </w:tc>
        <w:tc>
          <w:tcPr>
            <w:tcW w:w="253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BCB9D" w14:textId="555E2E5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South</w:t>
            </w:r>
          </w:p>
        </w:tc>
      </w:tr>
      <w:tr w:rsidR="00BA520D" w:rsidRPr="00BA520D" w14:paraId="2C6C8FD2" w14:textId="77777777" w:rsidTr="002124D8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996F37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B52907" w14:textId="2BAFE34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240)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3C7B7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F7614" w14:textId="066DDF5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319)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1CAC7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0EF68" w14:textId="17B4FD8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403)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D570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53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4461E5" w14:textId="2A9F665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434)</w:t>
            </w:r>
          </w:p>
        </w:tc>
      </w:tr>
      <w:tr w:rsidR="00BA520D" w:rsidRPr="00BA520D" w14:paraId="4F809034" w14:textId="77777777" w:rsidTr="002124D8">
        <w:trPr>
          <w:trHeight w:val="300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D6280E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B86D7" w14:textId="4632C58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0B335" w14:textId="096C64D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7CE93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C9A79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EC8DB" w14:textId="042260DC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C5C89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6F1F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CCCA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2C555" w14:textId="7F7FF5E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911F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3F505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BA00C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7E764" w14:textId="7EBF587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4CB0F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ECF3A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Bias </w:t>
            </w:r>
          </w:p>
        </w:tc>
      </w:tr>
      <w:tr w:rsidR="00BA520D" w:rsidRPr="00BA520D" w14:paraId="66985D74" w14:textId="77777777" w:rsidTr="002124D8">
        <w:trPr>
          <w:trHeight w:val="315"/>
        </w:trPr>
        <w:tc>
          <w:tcPr>
            <w:tcW w:w="11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28F435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D5C83" w14:textId="600AC87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42DD77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6E9D6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574C9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4E05C9" w14:textId="2EAFE47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09D6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E43B49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C32D71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344A9" w14:textId="23F0D7B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5DBD92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3E4A07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ACD07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886140" w14:textId="3CEB2C6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07E10B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12228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µg/m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BA520D" w:rsidRPr="00BA520D" w14:paraId="119E0294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60DF8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2D356" w14:textId="72663AA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267F9" w14:textId="3D0C672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BC493" w14:textId="21C7840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124D5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EA25F" w14:textId="72046D8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7E9B0" w14:textId="115094A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CB844" w14:textId="42F719B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5CC71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0C651" w14:textId="2EBB2DF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50544" w14:textId="50893DE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7E009" w14:textId="2F8A536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AAD68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B5D74" w14:textId="03D6AB0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CE97C" w14:textId="0E88724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5F251" w14:textId="34B4D22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BA520D" w:rsidRPr="00BA520D" w14:paraId="24E728DA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5AE32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8AA7A" w14:textId="3B318A0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0DCF8" w14:textId="19267F8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9D6FC" w14:textId="2FC7A61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9409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EA4F0" w14:textId="012C14A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A4FBE" w14:textId="12FF7B5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233F1" w14:textId="09E6EA9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F9192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072F8" w14:textId="713F060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76146" w14:textId="78E8A79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B715B" w14:textId="6A07D2E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86902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12701" w14:textId="639250B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20A76" w14:textId="79E99C8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81415" w14:textId="6DF7329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BA520D" w:rsidRPr="00BA520D" w14:paraId="0A7D49BD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6FA35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9AC74" w14:textId="525A516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9B8E1" w14:textId="118D4DA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6684D" w14:textId="2C64806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C46A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EADEF" w14:textId="1D91440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3980A" w14:textId="2E35D9D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CBF41" w14:textId="7354731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1F1C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494D0" w14:textId="0E6BF7B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DAA3" w14:textId="1AEF344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9686B" w14:textId="534DB83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7BC78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1B24" w14:textId="31A4E12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BFBDC" w14:textId="1FF97F0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A0135" w14:textId="198D20A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BA520D" w:rsidRPr="00BA520D" w14:paraId="594ED078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29854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78A0" w14:textId="5FEE9BF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26F1C" w14:textId="0D37971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D6EF8" w14:textId="677DF60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70C37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C7804" w14:textId="313630A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2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509B8" w14:textId="65E2B54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2B0A3" w14:textId="34FC9BB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F1A0F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777CF" w14:textId="37CB0CE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C092F" w14:textId="5368E2E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90068" w14:textId="124B256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14F5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D102C" w14:textId="784206B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24CD7" w14:textId="12A0766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A9A50" w14:textId="18AF251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BA520D" w:rsidRPr="00BA520D" w14:paraId="5DFE573B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06A87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39C35" w14:textId="5199E3F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C4497" w14:textId="62A55EE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3C8F" w14:textId="22A80CF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FFC6A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32667" w14:textId="7752238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52A98" w14:textId="7B8933A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FAF5D" w14:textId="4FF7EC2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7215A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77E19" w14:textId="21B18BA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D44B2" w14:textId="6087816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142AD" w14:textId="1BD6E89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78A7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6CF3E" w14:textId="5522DB4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94E39" w14:textId="45BE825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AAC3C" w14:textId="22ED5B0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BA520D" w:rsidRPr="00BA520D" w14:paraId="525AE54C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55FAF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4699C" w14:textId="3515B2C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43F85" w14:textId="43FC6D3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598FB" w14:textId="38CCC96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ADE9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928D6" w14:textId="79AF78D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04A39" w14:textId="5451FD7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C3431" w14:textId="0EE84B8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AFA38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DF596" w14:textId="58AFD6D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33AA7" w14:textId="5321757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E1D97" w14:textId="22231AD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20CB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D85D2" w14:textId="5496654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38082" w14:textId="6E77936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5F668" w14:textId="7222344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BA520D" w:rsidRPr="00BA520D" w14:paraId="49EA7168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B7592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A172A" w14:textId="788585A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777C7" w14:textId="110A7C9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AFF1B" w14:textId="51D6579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9ABA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A7DBA" w14:textId="4FD582B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64FE5" w14:textId="26D9E58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3B978" w14:textId="44FBA9D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EE9B1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7EE83" w14:textId="21BE8D9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605CE" w14:textId="01C4066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95B73" w14:textId="1A7B98E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5F351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43F29" w14:textId="701F613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7E329" w14:textId="092E543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25884" w14:textId="0C691E1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BA520D" w:rsidRPr="00BA520D" w14:paraId="4A8EBA0B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D7820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63932" w14:textId="117BB8F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CF746" w14:textId="21A663A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7168B" w14:textId="11179AF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88B5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769D2" w14:textId="0C54170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35A82" w14:textId="7390BF1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3F011" w14:textId="7583A7D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D708D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3A9CA" w14:textId="253339C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578AF" w14:textId="4628C73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3A44B" w14:textId="41BB0F9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2BF78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8198F" w14:textId="195F1BD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98147" w14:textId="5890828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1643A" w14:textId="1661885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BA520D" w:rsidRPr="00BA520D" w14:paraId="35B12B49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421F2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72013" w14:textId="74BB11F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6469B" w14:textId="4BADBA2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F69A5" w14:textId="4FB74B5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4C7C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08876" w14:textId="5B01E6E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00409" w14:textId="677845D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7C022" w14:textId="16E6BEE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2C3A5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89558" w14:textId="2C13B0E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602F2" w14:textId="197DB55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BDDAD" w14:textId="1B90909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3EE92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41DC7" w14:textId="052F576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6FA64" w14:textId="3C67CAB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0906B" w14:textId="1E3DFDA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BA520D" w:rsidRPr="00BA520D" w14:paraId="0D7B3082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65294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AE76A" w14:textId="590AFAC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C7358" w14:textId="47A9BB1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1ECC2" w14:textId="4F0B63EC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4A219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B67D4" w14:textId="776E5F5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3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B2C8B" w14:textId="194399E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8CC5A" w14:textId="0E62155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47C34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D92C2" w14:textId="0867867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1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3FB56" w14:textId="589225F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DEA6F" w14:textId="7556558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77625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C50C5" w14:textId="4F7A26C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35B8D" w14:textId="3C3BB11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BFCBA" w14:textId="5AEF1D3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BA520D" w:rsidRPr="00BA520D" w14:paraId="57EDACB3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0A2E6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629D3" w14:textId="221364BC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F3614" w14:textId="397595B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A8079" w14:textId="1F56F5C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F685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1B468" w14:textId="7434396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2D079" w14:textId="1441851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491DE" w14:textId="523CB3D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CB84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76D30" w14:textId="03BE6CC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4B702" w14:textId="3AF9882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DA936" w14:textId="23476ED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13C28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DA592" w14:textId="2AF770E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5A01E" w14:textId="618CF9C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C5CB8" w14:textId="42C9D99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</w:tr>
      <w:tr w:rsidR="00BA520D" w:rsidRPr="00BA520D" w14:paraId="36BB362A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72F29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92A76" w14:textId="7FCFC61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EC04B" w14:textId="599A683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3C566" w14:textId="1CC092E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8D73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40D1A" w14:textId="3256F4F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2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76EEC" w14:textId="7BE9655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70A5C" w14:textId="666C911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52EDB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373AE" w14:textId="00442AD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9B840" w14:textId="30B63A4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E2128" w14:textId="7938B88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AADF5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07336" w14:textId="36AD934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0A4FA" w14:textId="2EA95C6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5D3CD" w14:textId="207EB9D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BA520D" w:rsidRPr="00BA520D" w14:paraId="626DF8B6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9C92A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73D47" w14:textId="2CBB717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6B1A6" w14:textId="774BD726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9F383" w14:textId="49C3E94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FC9FF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51A91" w14:textId="782BF2B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0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93233" w14:textId="7365949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79C60" w14:textId="54C0F74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70482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4F653" w14:textId="4053C8B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A94D0" w14:textId="37ABC74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BAE0D" w14:textId="10B5680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154C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ABFBA" w14:textId="4D61B50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A287A" w14:textId="5FC377A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F8500" w14:textId="3ED1F3D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BA520D" w:rsidRPr="00BA520D" w14:paraId="4D2A2211" w14:textId="77777777" w:rsidTr="00BA520D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B424C" w14:textId="77777777" w:rsidR="00BA520D" w:rsidRPr="00BA520D" w:rsidRDefault="00BA520D" w:rsidP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B31D4" w14:textId="585897B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37227" w14:textId="4735235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EF771" w14:textId="01A8ED9D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78982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329F4" w14:textId="2E360923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4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D346F" w14:textId="0245FA0F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1420A" w14:textId="1EA35A1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F70EC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BC7CF" w14:textId="07323AF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CFAE9" w14:textId="76D6705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284A6" w14:textId="61CAE81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7C380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3CE41" w14:textId="0AE29CB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C7BC4" w14:textId="069744E0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4D41D" w14:textId="7034A78B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BA520D" w:rsidRPr="00BA520D" w14:paraId="257C93C8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9D598" w14:textId="77777777" w:rsidR="00BA520D" w:rsidRPr="00BA520D" w:rsidRDefault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405E1" w14:textId="0D1E8CB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1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26487" w14:textId="1AAB144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75614" w14:textId="1FD28AA5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DF83B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8EDC2" w14:textId="6C9FF92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8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63545" w14:textId="76BB62C1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7367" w14:textId="5E20E26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6205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489D7" w14:textId="067F761A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8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8F92F" w14:textId="23AE7C48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C787B" w14:textId="4ABDE6E4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702FE" w14:textId="77777777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A8AEF" w14:textId="72D42F1E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0E9A9" w14:textId="667864E2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0D589" w14:textId="61625809" w:rsidR="00BA520D" w:rsidRPr="00BA520D" w:rsidRDefault="00BA520D" w:rsidP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BA520D" w:rsidRPr="00BA520D" w14:paraId="4C194464" w14:textId="77777777" w:rsidTr="00A345E8">
        <w:trPr>
          <w:trHeight w:val="315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E1D2C" w14:textId="77777777" w:rsidR="00BA520D" w:rsidRPr="00BA520D" w:rsidRDefault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1FFB1" w14:textId="43DB0444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3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19EB" w14:textId="53E080EA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E2670" w14:textId="35C78DF5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556E6" w14:textId="777777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3A8F3" w14:textId="154CEC8D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529A5" w14:textId="1606381F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BA80F" w14:textId="2F2D23E9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B30E0" w14:textId="777777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ECAA7" w14:textId="0916210C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5B3B" w14:textId="2DE570F8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5DC4B" w14:textId="617B1958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11ECF" w14:textId="777777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7C4E4" w14:textId="674B8C3E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6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92290" w14:textId="139A59E3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FCFF2" w14:textId="29E4C3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BA520D" w:rsidRPr="00BA520D" w14:paraId="2E471430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18321" w14:textId="77777777" w:rsidR="00BA520D" w:rsidRPr="00BA520D" w:rsidRDefault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semble1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03173" w14:textId="46229079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5E5EB" w14:textId="14D99A82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221C4" w14:textId="28DF2390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63B4A" w14:textId="777777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4C9D" w14:textId="028DAAE1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38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10EDB" w14:textId="4E569438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3D002" w14:textId="75C70E01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FBE83" w14:textId="777777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C5CA4" w14:textId="440AAE64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9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ACA22" w14:textId="352EB1EB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949EE" w14:textId="6447F33D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5DF30" w14:textId="7777777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02953" w14:textId="62882A49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E3CC7" w14:textId="35862D02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E8027" w14:textId="08E0C93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BA520D" w:rsidRPr="00BA520D" w14:paraId="0340CDA4" w14:textId="77777777" w:rsidTr="00A345E8">
        <w:trPr>
          <w:trHeight w:val="300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DE3BDE" w14:textId="77777777" w:rsidR="00BA520D" w:rsidRPr="00BA520D" w:rsidRDefault="00BA520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semble2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BA9F6" w14:textId="7420189E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51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A41504" w14:textId="2EC7E570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C6FB58" w14:textId="01993A63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A51DFB" w14:textId="1B7FCF26" w:rsidR="00BA520D" w:rsidRPr="00BA520D" w:rsidRDefault="00BA520D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C1D2B" w14:textId="3233289D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74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7E58B" w14:textId="60CB53EA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DE70E" w14:textId="20E087A5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85CA97" w14:textId="113AA459" w:rsidR="00BA520D" w:rsidRPr="00BA520D" w:rsidRDefault="00BA520D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BA0022" w14:textId="5550D617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00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40D2A" w14:textId="31C91A4D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99E4EB" w14:textId="0395837C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FCAFC" w14:textId="11BF9F03" w:rsidR="00BA520D" w:rsidRPr="00BA520D" w:rsidRDefault="00BA520D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4B078F" w14:textId="08DBAE45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6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6D9C8B" w14:textId="54556183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1B3EB0" w14:textId="678A1D5B" w:rsidR="00BA520D" w:rsidRPr="00BA520D" w:rsidRDefault="00BA520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BA520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</w:tr>
    </w:tbl>
    <w:p w14:paraId="52E9CCFC" w14:textId="77777777" w:rsidR="00A446A1" w:rsidRDefault="00A446A1" w:rsidP="00A446A1">
      <w:pPr>
        <w:spacing w:after="0"/>
        <w:rPr>
          <w:sz w:val="20"/>
          <w:szCs w:val="20"/>
          <w:vertAlign w:val="superscript"/>
          <w:lang w:val="en-US"/>
        </w:rPr>
      </w:pPr>
    </w:p>
    <w:p w14:paraId="20F97446" w14:textId="654A3C70" w:rsidR="00A446A1" w:rsidRDefault="00A446A1" w:rsidP="00A446A1">
      <w:pPr>
        <w:spacing w:after="0"/>
        <w:rPr>
          <w:sz w:val="20"/>
          <w:szCs w:val="20"/>
          <w:lang w:val="en-US"/>
        </w:rPr>
      </w:pPr>
      <w:proofErr w:type="spellStart"/>
      <w:r>
        <w:rPr>
          <w:rFonts w:hint="eastAsia"/>
          <w:sz w:val="20"/>
          <w:szCs w:val="20"/>
          <w:vertAlign w:val="superscript"/>
          <w:lang w:val="en-US"/>
        </w:rPr>
        <w:t>a</w:t>
      </w:r>
      <w:r>
        <w:rPr>
          <w:sz w:val="20"/>
          <w:szCs w:val="20"/>
          <w:lang w:val="en-US"/>
        </w:rPr>
        <w:t>FLR</w:t>
      </w:r>
      <w:proofErr w:type="spell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WL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S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>; E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2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25; EN50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50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 xml:space="preserve">perator; </w:t>
      </w:r>
      <w:r>
        <w:rPr>
          <w:sz w:val="20"/>
          <w:szCs w:val="20"/>
          <w:lang w:val="en-US"/>
        </w:rPr>
        <w:t>GA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 xml:space="preserve">RF = Random Forest; </w:t>
      </w:r>
      <w:r w:rsidRPr="000438A7">
        <w:rPr>
          <w:sz w:val="20"/>
          <w:szCs w:val="20"/>
          <w:lang w:val="en-US"/>
        </w:rPr>
        <w:t xml:space="preserve">GBM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  <w:r w:rsidR="007B1333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>
        <w:rPr>
          <w:sz w:val="20"/>
          <w:szCs w:val="20"/>
          <w:lang w:val="en-US"/>
        </w:rPr>
        <w:t xml:space="preserve"> </w:t>
      </w:r>
    </w:p>
    <w:p w14:paraId="266E3EC1" w14:textId="6E69BBC8" w:rsidR="00C61FEF" w:rsidRDefault="00A446A1" w:rsidP="00A345E8">
      <w:pPr>
        <w:spacing w:after="120"/>
        <w:rPr>
          <w:sz w:val="20"/>
          <w:szCs w:val="20"/>
          <w:vertAlign w:val="superscript"/>
          <w:lang w:val="en-US"/>
        </w:rPr>
        <w:sectPr w:rsidR="00C61FEF" w:rsidSect="00A345E8"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  <w:proofErr w:type="spellStart"/>
      <w:proofErr w:type="gramStart"/>
      <w:r w:rsidRPr="004B54F1">
        <w:rPr>
          <w:sz w:val="20"/>
          <w:szCs w:val="20"/>
          <w:vertAlign w:val="superscript"/>
          <w:lang w:val="en-US"/>
        </w:rPr>
        <w:t>b</w:t>
      </w:r>
      <w:r>
        <w:rPr>
          <w:sz w:val="20"/>
          <w:szCs w:val="20"/>
          <w:lang w:val="en-US"/>
        </w:rPr>
        <w:t>RMSE</w:t>
      </w:r>
      <w:proofErr w:type="spellEnd"/>
      <w:proofErr w:type="gramEnd"/>
      <w:r>
        <w:rPr>
          <w:sz w:val="20"/>
          <w:szCs w:val="20"/>
          <w:lang w:val="en-US"/>
        </w:rPr>
        <w:t xml:space="preserve"> = Root-mean-square error</w:t>
      </w:r>
    </w:p>
    <w:p w14:paraId="7A5F921E" w14:textId="1E2C92B0" w:rsidR="00256DFA" w:rsidRDefault="00256DFA" w:rsidP="00256DFA">
      <w:pPr>
        <w:rPr>
          <w:lang w:val="en-US"/>
        </w:rPr>
      </w:pPr>
      <w:r>
        <w:rPr>
          <w:rFonts w:cs="Arial"/>
          <w:szCs w:val="24"/>
        </w:rPr>
        <w:lastRenderedPageBreak/>
        <w:t>Table S</w:t>
      </w:r>
      <w:r w:rsidR="00EE342D">
        <w:rPr>
          <w:rFonts w:cs="Arial"/>
          <w:szCs w:val="24"/>
        </w:rPr>
        <w:t>11</w:t>
      </w:r>
      <w:r>
        <w:rPr>
          <w:rFonts w:cs="Arial"/>
          <w:szCs w:val="24"/>
        </w:rPr>
        <w:t xml:space="preserve">. </w:t>
      </w:r>
      <w:proofErr w:type="spellStart"/>
      <w:r>
        <w:t>Predictors</w:t>
      </w:r>
      <w:r w:rsidRPr="008838F9">
        <w:rPr>
          <w:vertAlign w:val="superscript"/>
        </w:rPr>
        <w:t>a</w:t>
      </w:r>
      <w:proofErr w:type="spellEnd"/>
      <w:r>
        <w:t xml:space="preserve"> included and corresponding </w:t>
      </w:r>
      <w:proofErr w:type="spellStart"/>
      <w:r>
        <w:t>coefficients</w:t>
      </w:r>
      <w:r w:rsidRPr="008838F9">
        <w:rPr>
          <w:vertAlign w:val="superscript"/>
        </w:rPr>
        <w:t>b</w:t>
      </w:r>
      <w:proofErr w:type="spellEnd"/>
      <w:r>
        <w:t xml:space="preserve"> of parametric </w:t>
      </w:r>
      <w:r>
        <w:rPr>
          <w:lang w:val="en-US"/>
        </w:rPr>
        <w:t>NO</w:t>
      </w:r>
      <w:r w:rsidRPr="00A72DA7">
        <w:rPr>
          <w:vertAlign w:val="subscript"/>
          <w:lang w:val="en-US"/>
        </w:rPr>
        <w:t>2</w:t>
      </w:r>
      <w:r>
        <w:rPr>
          <w:lang w:val="en-US"/>
        </w:rPr>
        <w:t xml:space="preserve"> models</w:t>
      </w:r>
      <w:r w:rsidRPr="00BF25F4">
        <w:t xml:space="preserve"> </w:t>
      </w:r>
    </w:p>
    <w:tbl>
      <w:tblPr>
        <w:tblStyle w:val="TableGrid"/>
        <w:tblW w:w="11199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419"/>
        <w:gridCol w:w="9780"/>
      </w:tblGrid>
      <w:tr w:rsidR="00256DFA" w14:paraId="633D72B8" w14:textId="77777777" w:rsidTr="00BD6598">
        <w:trPr>
          <w:trHeight w:val="586"/>
        </w:trPr>
        <w:tc>
          <w:tcPr>
            <w:tcW w:w="1419" w:type="dxa"/>
            <w:vAlign w:val="center"/>
          </w:tcPr>
          <w:p w14:paraId="3F75849B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color w:val="000000"/>
                <w:sz w:val="20"/>
                <w:szCs w:val="20"/>
              </w:rPr>
              <w:t>Algorithm</w:t>
            </w:r>
            <w:r w:rsidRPr="00170115">
              <w:rPr>
                <w:rFonts w:ascii="Calibri" w:hAnsi="Calibri"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780" w:type="dxa"/>
            <w:vAlign w:val="center"/>
          </w:tcPr>
          <w:p w14:paraId="1A6D03F4" w14:textId="77777777" w:rsidR="00256DFA" w:rsidRDefault="00256DFA" w:rsidP="00BD659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main model</w:t>
            </w:r>
          </w:p>
        </w:tc>
      </w:tr>
      <w:tr w:rsidR="00256DFA" w14:paraId="4630230F" w14:textId="77777777" w:rsidTr="00BD6598">
        <w:trPr>
          <w:trHeight w:val="282"/>
        </w:trPr>
        <w:tc>
          <w:tcPr>
            <w:tcW w:w="1419" w:type="dxa"/>
            <w:vAlign w:val="bottom"/>
          </w:tcPr>
          <w:p w14:paraId="4766D6D5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FLR</w:t>
            </w:r>
          </w:p>
        </w:tc>
        <w:tc>
          <w:tcPr>
            <w:tcW w:w="9780" w:type="dxa"/>
          </w:tcPr>
          <w:p w14:paraId="4F4C88FD" w14:textId="77777777" w:rsidR="00256DFA" w:rsidRPr="0094447C" w:rsidRDefault="00256DFA" w:rsidP="00BD6598">
            <w:pPr>
              <w:rPr>
                <w:sz w:val="20"/>
                <w:szCs w:val="20"/>
              </w:rPr>
            </w:pPr>
            <w:r w:rsidRPr="00704081">
              <w:rPr>
                <w:sz w:val="20"/>
                <w:szCs w:val="20"/>
              </w:rPr>
              <w:t>3.00+8.82*ALR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+25.98*MACC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 w:rsidRPr="00704081">
              <w:rPr>
                <w:sz w:val="20"/>
                <w:szCs w:val="20"/>
              </w:rPr>
              <w:t>+6.83*AL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3.91*RES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10.74*MJ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3.92*TBU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3.31*POR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4.47*SAT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 w:rsidRPr="00704081">
              <w:rPr>
                <w:sz w:val="20"/>
                <w:szCs w:val="20"/>
              </w:rPr>
              <w:t>+4.12*AL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2.71*NAT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5.26*RES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</w:p>
        </w:tc>
      </w:tr>
      <w:tr w:rsidR="00256DFA" w:rsidRPr="007D3378" w14:paraId="67F7BED4" w14:textId="77777777" w:rsidTr="00BD6598">
        <w:trPr>
          <w:trHeight w:val="845"/>
        </w:trPr>
        <w:tc>
          <w:tcPr>
            <w:tcW w:w="1419" w:type="dxa"/>
            <w:vAlign w:val="bottom"/>
          </w:tcPr>
          <w:p w14:paraId="3FBDC56D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BLR</w:t>
            </w:r>
          </w:p>
        </w:tc>
        <w:tc>
          <w:tcPr>
            <w:tcW w:w="9780" w:type="dxa"/>
          </w:tcPr>
          <w:p w14:paraId="6E4BAB4E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704081">
              <w:rPr>
                <w:sz w:val="20"/>
                <w:szCs w:val="20"/>
              </w:rPr>
              <w:t>2.46-50.66*TBU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+10.74*TBU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78.03*TBU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16.9*TBU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+189.36*TBU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190.53*TBU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79.97*TBU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7.7*TBU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4.22*TBU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+17.3*NAT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-23.17*NAT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+44.66*NAT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29.89*NAT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28.23*NAT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 w:rsidRPr="00704081">
              <w:rPr>
                <w:sz w:val="20"/>
                <w:szCs w:val="20"/>
              </w:rPr>
              <w:t>-38.78*NAT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 w:rsidRPr="00704081">
              <w:rPr>
                <w:sz w:val="20"/>
                <w:szCs w:val="20"/>
              </w:rPr>
              <w:t>+14.73*IND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+24.52*IND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58.15*IND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+63.53*IND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+14.83*IN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33.63*IND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13.52*IND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+2.05*POR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+2.81*POR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-13.7*UGR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1.6*UGR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0.31*MJ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7.33*MJRD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7.44*MJR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8.24*ALR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+5.29*ALR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+6.85*AL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+26.4*MACC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 w:rsidRPr="00704081">
              <w:rPr>
                <w:sz w:val="20"/>
                <w:szCs w:val="20"/>
              </w:rPr>
              <w:t>-4.32* SAT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6.82*RES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17.73*RES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38.35*RES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27.64*RES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 w:rsidRPr="00704081">
              <w:rPr>
                <w:sz w:val="20"/>
                <w:szCs w:val="20"/>
              </w:rPr>
              <w:t>+65.82*RES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148.65*RES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+169.51*RES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-83.31*RES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+44.98*RES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</w:p>
        </w:tc>
      </w:tr>
      <w:tr w:rsidR="00256DFA" w:rsidRPr="006F62E2" w14:paraId="1F6C3C15" w14:textId="77777777" w:rsidTr="00BD6598">
        <w:trPr>
          <w:trHeight w:val="516"/>
        </w:trPr>
        <w:tc>
          <w:tcPr>
            <w:tcW w:w="1419" w:type="dxa"/>
            <w:vAlign w:val="bottom"/>
          </w:tcPr>
          <w:p w14:paraId="2660AFA5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WLR</w:t>
            </w:r>
          </w:p>
        </w:tc>
        <w:tc>
          <w:tcPr>
            <w:tcW w:w="9780" w:type="dxa"/>
          </w:tcPr>
          <w:p w14:paraId="663F249B" w14:textId="77777777" w:rsidR="00256DFA" w:rsidRPr="0094447C" w:rsidRDefault="00256DFA" w:rsidP="00BD6598">
            <w:pPr>
              <w:rPr>
                <w:sz w:val="20"/>
                <w:szCs w:val="20"/>
              </w:rPr>
            </w:pPr>
            <w:r w:rsidRPr="00704081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.00</w:t>
            </w:r>
            <w:r w:rsidRPr="00704081">
              <w:rPr>
                <w:sz w:val="20"/>
                <w:szCs w:val="20"/>
              </w:rPr>
              <w:t>+8.82*ALR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+25.98*MACC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 w:rsidRPr="00704081">
              <w:rPr>
                <w:sz w:val="20"/>
                <w:szCs w:val="20"/>
              </w:rPr>
              <w:t>+6.83*AL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3.91*RES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10.74*MJ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3.92*TBU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3.31*POR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4.47*SAT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 w:rsidRPr="00704081">
              <w:rPr>
                <w:sz w:val="20"/>
                <w:szCs w:val="20"/>
              </w:rPr>
              <w:t>+4.12*AL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2.71*NAT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5.26*RES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</w:p>
        </w:tc>
      </w:tr>
      <w:tr w:rsidR="00256DFA" w:rsidRPr="007D3378" w14:paraId="3F450A47" w14:textId="77777777" w:rsidTr="00BD6598">
        <w:trPr>
          <w:trHeight w:val="562"/>
        </w:trPr>
        <w:tc>
          <w:tcPr>
            <w:tcW w:w="1419" w:type="dxa"/>
            <w:vAlign w:val="bottom"/>
          </w:tcPr>
          <w:p w14:paraId="1649A914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SLR</w:t>
            </w:r>
          </w:p>
        </w:tc>
        <w:tc>
          <w:tcPr>
            <w:tcW w:w="9780" w:type="dxa"/>
          </w:tcPr>
          <w:p w14:paraId="22E827A1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DD070D">
              <w:rPr>
                <w:rFonts w:ascii="Calibri" w:hAnsi="Calibri"/>
                <w:sz w:val="20"/>
                <w:szCs w:val="20"/>
              </w:rPr>
              <w:t>3.30 +22.73*MACC_NO</w:t>
            </w:r>
            <w:r w:rsidRPr="00DD070D">
              <w:rPr>
                <w:rFonts w:ascii="Calibri" w:hAnsi="Calibri"/>
                <w:sz w:val="20"/>
                <w:szCs w:val="20"/>
                <w:vertAlign w:val="subscript"/>
              </w:rPr>
              <w:t>2</w:t>
            </w:r>
            <w:r w:rsidRPr="00DD070D">
              <w:rPr>
                <w:rFonts w:ascii="Calibri" w:hAnsi="Calibri"/>
                <w:sz w:val="20"/>
                <w:szCs w:val="20"/>
              </w:rPr>
              <w:t xml:space="preserve"> +</w:t>
            </w:r>
            <w:r>
              <w:rPr>
                <w:rFonts w:ascii="Calibri" w:hAnsi="Calibri"/>
                <w:sz w:val="20"/>
                <w:szCs w:val="20"/>
              </w:rPr>
              <w:t>7.04* ALRD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sz w:val="20"/>
                <w:szCs w:val="20"/>
              </w:rPr>
              <w:t xml:space="preserve"> +3.92* ALRD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sz w:val="20"/>
                <w:szCs w:val="20"/>
              </w:rPr>
              <w:t xml:space="preserve"> +12.32* MJRD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sz w:val="20"/>
                <w:szCs w:val="20"/>
              </w:rPr>
              <w:t xml:space="preserve"> +15.73*ALRD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2000</w:t>
            </w:r>
            <w:r>
              <w:rPr>
                <w:rFonts w:ascii="Calibri" w:hAnsi="Calibri"/>
                <w:sz w:val="20"/>
                <w:szCs w:val="20"/>
              </w:rPr>
              <w:t xml:space="preserve"> -3.38*NAT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sz w:val="20"/>
                <w:szCs w:val="20"/>
              </w:rPr>
              <w:t xml:space="preserve"> +4.1*POR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sz w:val="20"/>
                <w:szCs w:val="20"/>
              </w:rPr>
              <w:t xml:space="preserve"> +5.8*RES</w:t>
            </w:r>
            <w:r>
              <w:rPr>
                <w:rFonts w:ascii="Calibri" w:hAnsi="Calibri"/>
                <w:sz w:val="20"/>
                <w:szCs w:val="20"/>
                <w:vertAlign w:val="subscript"/>
              </w:rPr>
              <w:t>300</w:t>
            </w:r>
          </w:p>
        </w:tc>
      </w:tr>
      <w:tr w:rsidR="00256DFA" w:rsidRPr="006F62E2" w14:paraId="254F7D0B" w14:textId="77777777" w:rsidTr="00BD6598">
        <w:trPr>
          <w:trHeight w:val="851"/>
        </w:trPr>
        <w:tc>
          <w:tcPr>
            <w:tcW w:w="1419" w:type="dxa"/>
            <w:vAlign w:val="bottom"/>
          </w:tcPr>
          <w:p w14:paraId="56A827DF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Ridge</w:t>
            </w:r>
          </w:p>
        </w:tc>
        <w:tc>
          <w:tcPr>
            <w:tcW w:w="9780" w:type="dxa"/>
          </w:tcPr>
          <w:p w14:paraId="0C0E8D4D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704081">
              <w:rPr>
                <w:sz w:val="20"/>
                <w:szCs w:val="20"/>
              </w:rPr>
              <w:t>3.65-0.06*ALT-1.34*TBU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-0.82*TBU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-0.07*TBU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 w:rsidRPr="00704081">
              <w:rPr>
                <w:sz w:val="20"/>
                <w:szCs w:val="20"/>
              </w:rPr>
              <w:t>+0.19*TBU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0.33*TBU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-0.1*TBU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0.39*TBU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19*TBU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-0.23*TBU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+0.21*TBU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0.75*TBU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+0.61*TBU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1.51*TBU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+0.8*TBU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2.07*TBU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3*TBU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1.76*TBU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 w:rsidRPr="00704081">
              <w:rPr>
                <w:sz w:val="20"/>
                <w:szCs w:val="20"/>
              </w:rPr>
              <w:t>+1.07*TBU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1.3*TBU7000+0.67*TBU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22*TBU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+0.11*TBU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1.65*TBU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3.31*NAT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66*NAT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-0.1*NAT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 w:rsidRPr="00704081">
              <w:rPr>
                <w:sz w:val="20"/>
                <w:szCs w:val="20"/>
              </w:rPr>
              <w:t>-0.52*NAT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-0.65*NAT1800+0.1*NAT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0.81*NAT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92*NAT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16*NAT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0.61*NAT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-0.85*NAT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-1.61*NAT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55*NAT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-1.56*NAT400-0.1*NAT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 w:rsidRPr="00704081">
              <w:rPr>
                <w:sz w:val="20"/>
                <w:szCs w:val="20"/>
              </w:rPr>
              <w:t>-0.6*NAT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0.21*NAT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01*NAT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2*NAT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2*NAT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+0.62*NAT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82*NAT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+1.15*NAT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4.4*IND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14*IND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0.42*IND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 w:rsidRPr="00704081">
              <w:rPr>
                <w:sz w:val="20"/>
                <w:szCs w:val="20"/>
              </w:rPr>
              <w:t>-0.74*IND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 w:rsidRPr="00704081">
              <w:rPr>
                <w:sz w:val="20"/>
                <w:szCs w:val="20"/>
              </w:rPr>
              <w:t>+0.53*IND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+1.32*IN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+0.86*IN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9*IND2500-0.38*IND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43*IND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1*IND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+1.77*IN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0.52*IND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+1.31*IND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-1.2*IND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 w:rsidRPr="00704081">
              <w:rPr>
                <w:sz w:val="20"/>
                <w:szCs w:val="20"/>
              </w:rPr>
              <w:t>+0.24*IND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72*IND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 w:rsidRPr="00704081">
              <w:rPr>
                <w:sz w:val="20"/>
                <w:szCs w:val="20"/>
              </w:rPr>
              <w:t>-0.58*IND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7*IND</w:t>
            </w:r>
            <w:r w:rsidRPr="00722C20">
              <w:rPr>
                <w:sz w:val="20"/>
                <w:szCs w:val="20"/>
                <w:vertAlign w:val="subscript"/>
              </w:rPr>
              <w:t>7000</w:t>
            </w:r>
            <w:r w:rsidRPr="00704081">
              <w:rPr>
                <w:sz w:val="20"/>
                <w:szCs w:val="20"/>
              </w:rPr>
              <w:t>-1.17*IND</w:t>
            </w:r>
            <w:r w:rsidRPr="00722C20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+1.31*IND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-0.63*IND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0.68*IN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1.92*POR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47*POR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04*POR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0.45*POR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0.02*POR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 w:rsidRPr="00704081">
              <w:rPr>
                <w:sz w:val="20"/>
                <w:szCs w:val="20"/>
              </w:rPr>
              <w:t>+0*POR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0.15*POR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-0.18*POR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 w:rsidRPr="00704081">
              <w:rPr>
                <w:sz w:val="20"/>
                <w:szCs w:val="20"/>
              </w:rPr>
              <w:t>+0.63*POR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1*POR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*POR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-0.46*POR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61*POR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+0.16*POR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1.2*POR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47*POR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+0.61*POR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34*POR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46*POR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9*POR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1.21*POR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+0.52*POR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+0*POR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+0.26*UGR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-3.51*UGR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2.55*UGR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+2.04*UGR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2.78*UGR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0.25*UGR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81*UGR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7*UGR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27*UGR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+0.39*UGR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-3.55*MJRD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2.42*MJRD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6.28*MJ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 w:rsidRPr="00704081">
              <w:rPr>
                <w:sz w:val="20"/>
                <w:szCs w:val="20"/>
              </w:rPr>
              <w:t>-0.38*MJR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 w:rsidRPr="00704081">
              <w:rPr>
                <w:sz w:val="20"/>
                <w:szCs w:val="20"/>
              </w:rPr>
              <w:t>+3.86*MJRD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-0.55*MJRD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 w:rsidRPr="00704081">
              <w:rPr>
                <w:sz w:val="20"/>
                <w:szCs w:val="20"/>
              </w:rPr>
              <w:t>-1.33*MJRD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71*MJRD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 w:rsidRPr="00704081">
              <w:rPr>
                <w:sz w:val="20"/>
                <w:szCs w:val="20"/>
              </w:rPr>
              <w:t>-1.45*MJRD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-0.23*MJRD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+2.57*MJ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72*ALRD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  <w:r w:rsidRPr="00704081">
              <w:rPr>
                <w:sz w:val="20"/>
                <w:szCs w:val="20"/>
              </w:rPr>
              <w:t>+1.91*ALRD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4.71*ALRD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4.54*ALRD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66*ALRD</w:t>
            </w:r>
            <w:r w:rsidRPr="00186B62">
              <w:rPr>
                <w:sz w:val="20"/>
                <w:szCs w:val="20"/>
                <w:vertAlign w:val="subscript"/>
              </w:rPr>
              <w:t>200</w:t>
            </w:r>
            <w:r>
              <w:rPr>
                <w:sz w:val="20"/>
                <w:szCs w:val="20"/>
              </w:rPr>
              <w:t xml:space="preserve"> </w:t>
            </w:r>
            <w:r w:rsidRPr="00704081">
              <w:rPr>
                <w:sz w:val="20"/>
                <w:szCs w:val="20"/>
              </w:rPr>
              <w:t>+2.51*ALRD</w:t>
            </w:r>
            <w:r w:rsidRPr="00186B62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</w:rPr>
              <w:t xml:space="preserve"> </w:t>
            </w:r>
            <w:r w:rsidRPr="00704081">
              <w:rPr>
                <w:sz w:val="20"/>
                <w:szCs w:val="20"/>
              </w:rPr>
              <w:t>+0.21*ALRD</w:t>
            </w:r>
            <w:r w:rsidRPr="00186B62">
              <w:rPr>
                <w:sz w:val="20"/>
                <w:szCs w:val="20"/>
                <w:vertAlign w:val="subscript"/>
              </w:rPr>
              <w:t>400</w:t>
            </w:r>
            <w:r w:rsidRPr="00704081">
              <w:rPr>
                <w:sz w:val="20"/>
                <w:szCs w:val="20"/>
              </w:rPr>
              <w:t>+3.49*ALRD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 w:rsidRPr="00704081">
              <w:rPr>
                <w:sz w:val="20"/>
                <w:szCs w:val="20"/>
              </w:rPr>
              <w:t>-0.71*ALRD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 w:rsidRPr="00704081">
              <w:rPr>
                <w:sz w:val="20"/>
                <w:szCs w:val="20"/>
              </w:rPr>
              <w:t>+0.43*ALRD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3.74*ALRD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21.46*</w:t>
            </w:r>
            <w:r>
              <w:rPr>
                <w:sz w:val="20"/>
                <w:szCs w:val="20"/>
              </w:rPr>
              <w:t>MACC</w:t>
            </w:r>
            <w:r w:rsidRPr="00704081">
              <w:rPr>
                <w:sz w:val="20"/>
                <w:szCs w:val="20"/>
              </w:rPr>
              <w:t>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-1.28*SAT_NO</w:t>
            </w:r>
            <w:r w:rsidRPr="00704081">
              <w:rPr>
                <w:sz w:val="20"/>
                <w:szCs w:val="20"/>
                <w:vertAlign w:val="subscript"/>
              </w:rPr>
              <w:t>2</w:t>
            </w:r>
            <w:r w:rsidRPr="00704081">
              <w:rPr>
                <w:sz w:val="20"/>
                <w:szCs w:val="20"/>
              </w:rPr>
              <w:t>-0.58*RES</w:t>
            </w:r>
            <w:r w:rsidRPr="00704081">
              <w:rPr>
                <w:sz w:val="20"/>
                <w:szCs w:val="20"/>
                <w:vertAlign w:val="subscript"/>
              </w:rPr>
              <w:t>50</w:t>
            </w:r>
            <w:r w:rsidRPr="00704081">
              <w:rPr>
                <w:sz w:val="20"/>
                <w:szCs w:val="20"/>
              </w:rPr>
              <w:t>+0.92*RES</w:t>
            </w:r>
            <w:r w:rsidRPr="00704081">
              <w:rPr>
                <w:sz w:val="20"/>
                <w:szCs w:val="20"/>
                <w:vertAlign w:val="subscript"/>
              </w:rPr>
              <w:t>1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38*RES</w:t>
            </w:r>
            <w:r w:rsidRPr="00704081">
              <w:rPr>
                <w:sz w:val="20"/>
                <w:szCs w:val="20"/>
                <w:vertAlign w:val="subscript"/>
              </w:rPr>
              <w:t>200</w:t>
            </w:r>
            <w:r w:rsidRPr="00704081">
              <w:rPr>
                <w:sz w:val="20"/>
                <w:szCs w:val="20"/>
              </w:rPr>
              <w:t>+1.18*RES</w:t>
            </w:r>
            <w:r w:rsidRPr="00704081">
              <w:rPr>
                <w:sz w:val="20"/>
                <w:szCs w:val="20"/>
                <w:vertAlign w:val="subscript"/>
              </w:rPr>
              <w:t>3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46*RES</w:t>
            </w:r>
            <w:r w:rsidRPr="00704081">
              <w:rPr>
                <w:sz w:val="20"/>
                <w:szCs w:val="20"/>
                <w:vertAlign w:val="subscript"/>
              </w:rPr>
              <w:t>4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0.57*RES</w:t>
            </w:r>
            <w:r w:rsidRPr="00704081">
              <w:rPr>
                <w:sz w:val="20"/>
                <w:szCs w:val="20"/>
                <w:vertAlign w:val="subscript"/>
              </w:rPr>
              <w:t>500</w:t>
            </w:r>
            <w:r>
              <w:rPr>
                <w:sz w:val="20"/>
                <w:szCs w:val="20"/>
                <w:vertAlign w:val="subscript"/>
              </w:rPr>
              <w:t xml:space="preserve">  </w:t>
            </w:r>
            <w:r w:rsidRPr="00704081">
              <w:rPr>
                <w:sz w:val="20"/>
                <w:szCs w:val="20"/>
              </w:rPr>
              <w:t>+0.18*RES</w:t>
            </w:r>
            <w:r w:rsidRPr="00704081">
              <w:rPr>
                <w:sz w:val="20"/>
                <w:szCs w:val="20"/>
                <w:vertAlign w:val="subscript"/>
              </w:rPr>
              <w:t>600</w:t>
            </w:r>
            <w:r w:rsidRPr="00704081">
              <w:rPr>
                <w:sz w:val="20"/>
                <w:szCs w:val="20"/>
              </w:rPr>
              <w:t>-0.13*RES</w:t>
            </w:r>
            <w:r w:rsidRPr="00704081">
              <w:rPr>
                <w:sz w:val="20"/>
                <w:szCs w:val="20"/>
                <w:vertAlign w:val="subscript"/>
              </w:rPr>
              <w:t>700</w:t>
            </w:r>
            <w:r w:rsidRPr="00704081">
              <w:rPr>
                <w:sz w:val="20"/>
                <w:szCs w:val="20"/>
              </w:rPr>
              <w:t>-0.55*RES</w:t>
            </w:r>
            <w:r w:rsidRPr="00704081">
              <w:rPr>
                <w:sz w:val="20"/>
                <w:szCs w:val="20"/>
                <w:vertAlign w:val="subscript"/>
              </w:rPr>
              <w:t>800</w:t>
            </w:r>
            <w:r w:rsidRPr="00704081">
              <w:rPr>
                <w:sz w:val="20"/>
                <w:szCs w:val="20"/>
              </w:rPr>
              <w:t>-0.94*RES</w:t>
            </w:r>
            <w:r w:rsidRPr="00704081">
              <w:rPr>
                <w:sz w:val="20"/>
                <w:szCs w:val="20"/>
                <w:vertAlign w:val="subscript"/>
              </w:rPr>
              <w:t>1000</w:t>
            </w:r>
            <w:r w:rsidRPr="00704081">
              <w:rPr>
                <w:sz w:val="20"/>
                <w:szCs w:val="20"/>
              </w:rPr>
              <w:t>+0.33*RES</w:t>
            </w:r>
            <w:r w:rsidRPr="00704081">
              <w:rPr>
                <w:sz w:val="20"/>
                <w:szCs w:val="20"/>
                <w:vertAlign w:val="subscript"/>
              </w:rPr>
              <w:t>12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06*RES</w:t>
            </w:r>
            <w:r w:rsidRPr="00704081">
              <w:rPr>
                <w:sz w:val="20"/>
                <w:szCs w:val="20"/>
                <w:vertAlign w:val="subscript"/>
              </w:rPr>
              <w:t>1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15*RES</w:t>
            </w:r>
            <w:r w:rsidRPr="00704081">
              <w:rPr>
                <w:sz w:val="20"/>
                <w:szCs w:val="20"/>
                <w:vertAlign w:val="subscript"/>
              </w:rPr>
              <w:t>18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29*RES</w:t>
            </w:r>
            <w:r w:rsidRPr="00704081">
              <w:rPr>
                <w:sz w:val="20"/>
                <w:szCs w:val="20"/>
                <w:vertAlign w:val="subscript"/>
              </w:rPr>
              <w:t>20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2.04*RES</w:t>
            </w:r>
            <w:r w:rsidRPr="00704081">
              <w:rPr>
                <w:sz w:val="20"/>
                <w:szCs w:val="20"/>
                <w:vertAlign w:val="subscript"/>
              </w:rPr>
              <w:t>2500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704081">
              <w:rPr>
                <w:sz w:val="20"/>
                <w:szCs w:val="20"/>
              </w:rPr>
              <w:t>+1.59*RES</w:t>
            </w:r>
            <w:r w:rsidRPr="00704081">
              <w:rPr>
                <w:sz w:val="20"/>
                <w:szCs w:val="20"/>
                <w:vertAlign w:val="subscript"/>
              </w:rPr>
              <w:t>3000</w:t>
            </w:r>
            <w:r w:rsidRPr="00704081">
              <w:rPr>
                <w:sz w:val="20"/>
                <w:szCs w:val="20"/>
              </w:rPr>
              <w:t>+0.87*RES</w:t>
            </w:r>
            <w:r w:rsidRPr="00704081">
              <w:rPr>
                <w:sz w:val="20"/>
                <w:szCs w:val="20"/>
                <w:vertAlign w:val="subscript"/>
              </w:rPr>
              <w:t>3500</w:t>
            </w:r>
            <w:r w:rsidRPr="00704081">
              <w:rPr>
                <w:sz w:val="20"/>
                <w:szCs w:val="20"/>
              </w:rPr>
              <w:t>+0*RES</w:t>
            </w:r>
            <w:r w:rsidRPr="00704081">
              <w:rPr>
                <w:sz w:val="20"/>
                <w:szCs w:val="20"/>
                <w:vertAlign w:val="subscript"/>
              </w:rPr>
              <w:t>4000</w:t>
            </w:r>
            <w:r w:rsidRPr="00704081">
              <w:rPr>
                <w:sz w:val="20"/>
                <w:szCs w:val="20"/>
              </w:rPr>
              <w:t>+0.27*RES</w:t>
            </w:r>
            <w:r w:rsidRPr="00704081">
              <w:rPr>
                <w:sz w:val="20"/>
                <w:szCs w:val="20"/>
                <w:vertAlign w:val="subscript"/>
              </w:rPr>
              <w:t>5000</w:t>
            </w:r>
            <w:r w:rsidRPr="00704081">
              <w:rPr>
                <w:sz w:val="20"/>
                <w:szCs w:val="20"/>
              </w:rPr>
              <w:t>+1.01*RES</w:t>
            </w:r>
            <w:r w:rsidRPr="00704081">
              <w:rPr>
                <w:sz w:val="20"/>
                <w:szCs w:val="20"/>
                <w:vertAlign w:val="subscript"/>
              </w:rPr>
              <w:t>6000</w:t>
            </w:r>
            <w:r w:rsidRPr="00704081">
              <w:rPr>
                <w:sz w:val="20"/>
                <w:szCs w:val="20"/>
              </w:rPr>
              <w:t>+1.44*RES</w:t>
            </w:r>
            <w:r w:rsidRPr="00704081">
              <w:rPr>
                <w:sz w:val="20"/>
                <w:szCs w:val="20"/>
                <w:vertAlign w:val="subscript"/>
              </w:rPr>
              <w:t>7000</w:t>
            </w:r>
            <w:r w:rsidRPr="00704081">
              <w:rPr>
                <w:sz w:val="20"/>
                <w:szCs w:val="20"/>
              </w:rPr>
              <w:t>+2.34*RES</w:t>
            </w:r>
            <w:r w:rsidRPr="00704081">
              <w:rPr>
                <w:sz w:val="20"/>
                <w:szCs w:val="20"/>
                <w:vertAlign w:val="subscript"/>
              </w:rPr>
              <w:t>8000</w:t>
            </w:r>
            <w:r w:rsidRPr="00704081">
              <w:rPr>
                <w:sz w:val="20"/>
                <w:szCs w:val="20"/>
              </w:rPr>
              <w:t>+2.03*RES</w:t>
            </w:r>
            <w:r w:rsidRPr="00704081">
              <w:rPr>
                <w:sz w:val="20"/>
                <w:szCs w:val="20"/>
                <w:vertAlign w:val="subscript"/>
              </w:rPr>
              <w:t>10000</w:t>
            </w:r>
          </w:p>
        </w:tc>
      </w:tr>
      <w:tr w:rsidR="00256DFA" w:rsidRPr="006F62E2" w14:paraId="4C48F5C4" w14:textId="77777777" w:rsidTr="00BD6598">
        <w:trPr>
          <w:trHeight w:val="1387"/>
        </w:trPr>
        <w:tc>
          <w:tcPr>
            <w:tcW w:w="1419" w:type="dxa"/>
            <w:vAlign w:val="bottom"/>
          </w:tcPr>
          <w:p w14:paraId="757CE011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EN25</w:t>
            </w:r>
          </w:p>
        </w:tc>
        <w:tc>
          <w:tcPr>
            <w:tcW w:w="9780" w:type="dxa"/>
          </w:tcPr>
          <w:p w14:paraId="52ACDA8B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3.19+0.17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36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32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11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1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6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11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6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75*TBU50 +2.82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54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21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72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4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96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42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9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78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2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3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36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24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97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37*IND4000-1.69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4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1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8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69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67*POR200+1.54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15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04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81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11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81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7.65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1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05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33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99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73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18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3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2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14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77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4.34*MACC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93*SAT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51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64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62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55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8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88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4.47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50</w:t>
            </w:r>
            <w:r w:rsidRPr="007D3378"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+0.42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3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8000</w:t>
            </w:r>
          </w:p>
        </w:tc>
      </w:tr>
      <w:tr w:rsidR="00256DFA" w:rsidRPr="006F62E2" w14:paraId="61006745" w14:textId="77777777" w:rsidTr="00BD6598">
        <w:trPr>
          <w:trHeight w:val="855"/>
        </w:trPr>
        <w:tc>
          <w:tcPr>
            <w:tcW w:w="1419" w:type="dxa"/>
            <w:vAlign w:val="bottom"/>
          </w:tcPr>
          <w:p w14:paraId="26092FEE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EN50</w:t>
            </w:r>
          </w:p>
        </w:tc>
        <w:tc>
          <w:tcPr>
            <w:tcW w:w="9780" w:type="dxa"/>
          </w:tcPr>
          <w:p w14:paraId="49807B20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3.04-3.71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47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1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6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15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19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1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8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7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65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06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49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4.39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6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38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44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73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86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1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91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78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03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4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95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lastRenderedPageBreak/>
              <w:t>3.56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27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4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81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3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8.04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1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35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58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87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22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01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51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77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1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89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4.97*MACC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38*SAT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24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77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3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58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8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6.72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79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8000</w:t>
            </w:r>
          </w:p>
        </w:tc>
      </w:tr>
      <w:tr w:rsidR="00256DFA" w:rsidRPr="006F62E2" w14:paraId="6B137CD1" w14:textId="77777777" w:rsidTr="00BD6598">
        <w:trPr>
          <w:trHeight w:val="692"/>
        </w:trPr>
        <w:tc>
          <w:tcPr>
            <w:tcW w:w="1419" w:type="dxa"/>
            <w:vAlign w:val="bottom"/>
          </w:tcPr>
          <w:p w14:paraId="6786AA70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lastRenderedPageBreak/>
              <w:t>EN75</w:t>
            </w:r>
          </w:p>
        </w:tc>
        <w:tc>
          <w:tcPr>
            <w:tcW w:w="9780" w:type="dxa"/>
          </w:tcPr>
          <w:p w14:paraId="34458BDD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3.05-2.93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18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97*TBUp+3.01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8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3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36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18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01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42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4.17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5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21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1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43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9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86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88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8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77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81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82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4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03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35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06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4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55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09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8.28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14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11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47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82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3*ALRD1000+5.06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62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7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17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85*ALRD</w:t>
            </w:r>
            <w:r w:rsidRPr="00DD070D"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5.02*MACC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38*SAT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56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65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6.82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33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8000</w:t>
            </w:r>
          </w:p>
        </w:tc>
      </w:tr>
      <w:tr w:rsidR="00256DFA" w:rsidRPr="006F62E2" w14:paraId="4CAD1E60" w14:textId="77777777" w:rsidTr="00BD6598">
        <w:trPr>
          <w:trHeight w:val="1543"/>
        </w:trPr>
        <w:tc>
          <w:tcPr>
            <w:tcW w:w="1419" w:type="dxa"/>
            <w:vAlign w:val="bottom"/>
          </w:tcPr>
          <w:p w14:paraId="65A84E77" w14:textId="77777777" w:rsidR="00256DFA" w:rsidRDefault="00256DFA" w:rsidP="00BD6598">
            <w:pPr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LASSO</w:t>
            </w:r>
          </w:p>
        </w:tc>
        <w:tc>
          <w:tcPr>
            <w:tcW w:w="9780" w:type="dxa"/>
          </w:tcPr>
          <w:p w14:paraId="04D724D8" w14:textId="77777777" w:rsidR="00256DFA" w:rsidRDefault="00256DFA" w:rsidP="00BD6598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3.04-3.41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36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*TBU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99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8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5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2.36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16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98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4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4*NAT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4.18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5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24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15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5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3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52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79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01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7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0.93*IN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8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77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81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89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98*PO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7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36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08*UGR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4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57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09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8.37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04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07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4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1.5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79*MJ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5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32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05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1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5.59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20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7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300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19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85*ALRD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5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5.08*MACC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-3.44*SAT_NO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1.7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2.27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3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0.37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1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7.24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 xml:space="preserve">2500 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>+3.55*RES</w:t>
            </w:r>
            <w:r>
              <w:rPr>
                <w:rFonts w:ascii="Calibri" w:hAnsi="Calibri"/>
                <w:color w:val="000000"/>
                <w:sz w:val="20"/>
                <w:szCs w:val="20"/>
                <w:vertAlign w:val="subscript"/>
              </w:rPr>
              <w:t>8000</w:t>
            </w:r>
          </w:p>
        </w:tc>
      </w:tr>
    </w:tbl>
    <w:p w14:paraId="287333A6" w14:textId="77777777" w:rsidR="00256DFA" w:rsidRDefault="00256DFA" w:rsidP="00256DFA">
      <w:pPr>
        <w:spacing w:after="0"/>
      </w:pPr>
    </w:p>
    <w:p w14:paraId="66913AEC" w14:textId="77777777" w:rsidR="00256DFA" w:rsidRPr="008838F9" w:rsidRDefault="00256DFA" w:rsidP="00256DFA">
      <w:pPr>
        <w:spacing w:after="0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  <w:vertAlign w:val="superscript"/>
        </w:rPr>
        <w:t>a</w:t>
      </w:r>
      <w:r w:rsidRPr="00B71FB3">
        <w:rPr>
          <w:sz w:val="20"/>
          <w:szCs w:val="20"/>
        </w:rPr>
        <w:t>MACC</w:t>
      </w:r>
      <w:proofErr w:type="spellEnd"/>
      <w:proofErr w:type="gramEnd"/>
      <w:r w:rsidRPr="00B71FB3">
        <w:rPr>
          <w:sz w:val="20"/>
          <w:szCs w:val="20"/>
        </w:rPr>
        <w:t xml:space="preserve"> = MACC dispersion model, SAT = satellite, MJRD = major roads, ALRD = all roads, TBU = total build up, NAT = natural land, IND = industry, POR = ports, UGR = urban green, RES = residential, </w:t>
      </w:r>
      <w:r>
        <w:rPr>
          <w:sz w:val="20"/>
          <w:szCs w:val="20"/>
        </w:rPr>
        <w:t>ALT = altitude</w:t>
      </w:r>
      <w:r>
        <w:rPr>
          <w:rFonts w:cs="Arial"/>
          <w:sz w:val="20"/>
          <w:szCs w:val="20"/>
          <w:vertAlign w:val="superscript"/>
        </w:rPr>
        <w:t xml:space="preserve"> </w:t>
      </w:r>
    </w:p>
    <w:p w14:paraId="6C8E64D8" w14:textId="77777777" w:rsidR="00256DFA" w:rsidRDefault="00256DFA" w:rsidP="00256DFA">
      <w:pPr>
        <w:spacing w:after="0"/>
        <w:rPr>
          <w:rFonts w:cs="Arial"/>
          <w:sz w:val="20"/>
          <w:szCs w:val="20"/>
        </w:rPr>
      </w:pPr>
      <w:proofErr w:type="spellStart"/>
      <w:proofErr w:type="gramStart"/>
      <w:r w:rsidRPr="008838F9">
        <w:rPr>
          <w:rFonts w:cs="Arial"/>
          <w:sz w:val="20"/>
          <w:szCs w:val="20"/>
          <w:vertAlign w:val="superscript"/>
        </w:rPr>
        <w:t>b</w:t>
      </w:r>
      <w:r w:rsidRPr="00163F61">
        <w:rPr>
          <w:rFonts w:cs="Arial"/>
          <w:sz w:val="20"/>
          <w:szCs w:val="20"/>
        </w:rPr>
        <w:t>Regression</w:t>
      </w:r>
      <w:proofErr w:type="spellEnd"/>
      <w:proofErr w:type="gramEnd"/>
      <w:r w:rsidRPr="00163F61">
        <w:rPr>
          <w:rFonts w:cs="Arial"/>
          <w:sz w:val="20"/>
          <w:szCs w:val="20"/>
        </w:rPr>
        <w:t xml:space="preserve"> slope were multiplied by the difference between the 1</w:t>
      </w:r>
      <w:r w:rsidRPr="00FD1F80">
        <w:rPr>
          <w:rFonts w:cs="Arial"/>
          <w:sz w:val="20"/>
          <w:szCs w:val="20"/>
          <w:vertAlign w:val="superscript"/>
        </w:rPr>
        <w:t>st</w:t>
      </w:r>
      <w:r w:rsidRPr="00163F61">
        <w:rPr>
          <w:rFonts w:cs="Arial"/>
          <w:sz w:val="20"/>
          <w:szCs w:val="20"/>
        </w:rPr>
        <w:t xml:space="preserve"> and 99</w:t>
      </w:r>
      <w:r w:rsidRPr="00FD1F80">
        <w:rPr>
          <w:rFonts w:cs="Arial"/>
          <w:sz w:val="20"/>
          <w:szCs w:val="20"/>
          <w:vertAlign w:val="superscript"/>
        </w:rPr>
        <w:t>th</w:t>
      </w:r>
      <w:r w:rsidRPr="00163F61">
        <w:rPr>
          <w:rFonts w:cs="Arial"/>
          <w:sz w:val="20"/>
          <w:szCs w:val="20"/>
        </w:rPr>
        <w:t xml:space="preserve"> percentile of each predictor to allow comparison across predictors</w:t>
      </w:r>
    </w:p>
    <w:p w14:paraId="2DBFAF00" w14:textId="77777777" w:rsidR="00256DFA" w:rsidRPr="00163F61" w:rsidRDefault="00256DFA" w:rsidP="00256DFA">
      <w:pPr>
        <w:spacing w:after="0"/>
        <w:rPr>
          <w:rFonts w:cs="Arial"/>
          <w:sz w:val="20"/>
          <w:szCs w:val="20"/>
        </w:rPr>
      </w:pPr>
      <w:proofErr w:type="spellStart"/>
      <w:proofErr w:type="gramStart"/>
      <w:r w:rsidRPr="00170115">
        <w:rPr>
          <w:sz w:val="20"/>
          <w:szCs w:val="20"/>
          <w:vertAlign w:val="superscript"/>
          <w:lang w:val="en-US"/>
        </w:rPr>
        <w:t>c</w:t>
      </w:r>
      <w:r>
        <w:rPr>
          <w:sz w:val="20"/>
          <w:szCs w:val="20"/>
          <w:lang w:val="en-US"/>
        </w:rPr>
        <w:t>FLR</w:t>
      </w:r>
      <w:proofErr w:type="spellEnd"/>
      <w:proofErr w:type="gram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WL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S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>; E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2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25; EN50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50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>perator</w:t>
      </w:r>
    </w:p>
    <w:p w14:paraId="2DA968A5" w14:textId="77777777" w:rsidR="00256DFA" w:rsidRPr="00170115" w:rsidRDefault="00256DFA" w:rsidP="00256DFA">
      <w:pPr>
        <w:rPr>
          <w:sz w:val="20"/>
          <w:szCs w:val="20"/>
        </w:rPr>
      </w:pPr>
    </w:p>
    <w:p w14:paraId="57204D05" w14:textId="77777777" w:rsidR="00256DFA" w:rsidRDefault="00256DFA" w:rsidP="00256DFA"/>
    <w:p w14:paraId="0D3792CF" w14:textId="77777777" w:rsidR="00256DFA" w:rsidRDefault="00256DFA" w:rsidP="00256DFA">
      <w:pPr>
        <w:sectPr w:rsidR="00256DFA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</w:p>
    <w:p w14:paraId="2807C872" w14:textId="2F043265" w:rsidR="00256DFA" w:rsidRDefault="00256DFA" w:rsidP="00256DFA">
      <w:r>
        <w:lastRenderedPageBreak/>
        <w:t xml:space="preserve">Table </w:t>
      </w:r>
      <w:r w:rsidR="00EE342D">
        <w:t>S12</w:t>
      </w:r>
      <w:r>
        <w:t xml:space="preserve">. </w:t>
      </w:r>
      <w:r w:rsidRPr="009E1F20">
        <w:rPr>
          <w:lang w:val="en-US"/>
        </w:rPr>
        <w:t>Performances of</w:t>
      </w:r>
      <w:r>
        <w:t xml:space="preserve"> NO</w:t>
      </w:r>
      <w:r w:rsidRPr="00A72DA7">
        <w:rPr>
          <w:vertAlign w:val="subscript"/>
        </w:rPr>
        <w:t>2</w:t>
      </w:r>
      <w:r>
        <w:t xml:space="preserve"> sample models</w:t>
      </w:r>
    </w:p>
    <w:tbl>
      <w:tblPr>
        <w:tblW w:w="11199" w:type="dxa"/>
        <w:tblLayout w:type="fixed"/>
        <w:tblLook w:val="04A0" w:firstRow="1" w:lastRow="0" w:firstColumn="1" w:lastColumn="0" w:noHBand="0" w:noVBand="1"/>
      </w:tblPr>
      <w:tblGrid>
        <w:gridCol w:w="1276"/>
        <w:gridCol w:w="1134"/>
        <w:gridCol w:w="992"/>
        <w:gridCol w:w="284"/>
        <w:gridCol w:w="1134"/>
        <w:gridCol w:w="1134"/>
        <w:gridCol w:w="992"/>
        <w:gridCol w:w="284"/>
        <w:gridCol w:w="992"/>
        <w:gridCol w:w="1134"/>
        <w:gridCol w:w="850"/>
        <w:gridCol w:w="993"/>
      </w:tblGrid>
      <w:tr w:rsidR="005876B3" w:rsidRPr="003422C9" w14:paraId="362C1F47" w14:textId="77777777" w:rsidTr="00A345E8">
        <w:trPr>
          <w:trHeight w:val="300"/>
        </w:trPr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E87BA26" w14:textId="0785DBFC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lgorithm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D06DF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odel Performance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D3BEE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26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0E5A9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Cross Validation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77A2E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96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253C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xternal Validation (ESCAPE)</w:t>
            </w:r>
          </w:p>
        </w:tc>
      </w:tr>
      <w:tr w:rsidR="005876B3" w:rsidRPr="003422C9" w14:paraId="08AF923A" w14:textId="77777777" w:rsidTr="00A345E8">
        <w:trPr>
          <w:trHeight w:val="315"/>
        </w:trPr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B8AE46" w14:textId="77777777" w:rsidR="005876B3" w:rsidRPr="003422C9" w:rsidRDefault="005876B3" w:rsidP="005876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29836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N = 543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60EDB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26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C4CD17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N = 543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CA38E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969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1B3AE8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(N = 1396)</w:t>
            </w:r>
          </w:p>
        </w:tc>
      </w:tr>
      <w:tr w:rsidR="005876B3" w:rsidRPr="003422C9" w14:paraId="2D04B3F2" w14:textId="77777777" w:rsidTr="00A345E8">
        <w:trPr>
          <w:trHeight w:val="315"/>
        </w:trPr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897A89" w14:textId="77777777" w:rsidR="005876B3" w:rsidRPr="003422C9" w:rsidRDefault="005876B3" w:rsidP="005876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2EADD6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F09585" w14:textId="77777777" w:rsidR="005876B3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</w:pPr>
            <w:proofErr w:type="spellStart"/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  <w:p w14:paraId="3CCFE34D" w14:textId="5305A09A" w:rsidR="003422C9" w:rsidRPr="003422C9" w:rsidRDefault="003422C9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FE4DB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0B5DE8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1E578A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SE-R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39F49" w14:textId="77777777" w:rsidR="005876B3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  <w:p w14:paraId="5410FCD5" w14:textId="28B25683" w:rsidR="003422C9" w:rsidRPr="003422C9" w:rsidRDefault="003422C9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C05DF5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14D08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54FB41" w14:textId="77777777" w:rsidR="005876B3" w:rsidRPr="003422C9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SE-R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AFC526" w14:textId="77777777" w:rsidR="005876B3" w:rsidRDefault="005876B3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MSE</w:t>
            </w:r>
          </w:p>
          <w:p w14:paraId="2D37D42A" w14:textId="082B0246" w:rsidR="003422C9" w:rsidRPr="003422C9" w:rsidRDefault="003422C9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CBFE32" w14:textId="2A5A4A44" w:rsidR="005876B3" w:rsidRDefault="00756607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</w:t>
            </w:r>
            <w:r w:rsidR="005876B3"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ias</w:t>
            </w:r>
          </w:p>
          <w:p w14:paraId="51D32A25" w14:textId="64DFE20D" w:rsidR="00756607" w:rsidRPr="003422C9" w:rsidRDefault="00756607" w:rsidP="005876B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371581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B74B08" w:rsidRPr="003422C9" w14:paraId="21B51109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810F9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FL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FF3E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DB24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D05D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5DDD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CB874" w14:textId="4A864E4C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D263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ED66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50F6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BD8C6" w14:textId="05D07D27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5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80A4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F4AC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</w:t>
            </w:r>
          </w:p>
        </w:tc>
      </w:tr>
      <w:tr w:rsidR="00B74B08" w:rsidRPr="003422C9" w14:paraId="56EF25B6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B3E3E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L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F9E4C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7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8B84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2608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CC6C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25D38" w14:textId="7DD1256F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EE52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0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A627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0196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BDB77" w14:textId="73DDB453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F238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377F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7</w:t>
            </w:r>
          </w:p>
        </w:tc>
      </w:tr>
      <w:tr w:rsidR="00B74B08" w:rsidRPr="003422C9" w14:paraId="7F8F2E83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69A2C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WL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568C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11EC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7015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AB42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F1943" w14:textId="2649D693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8DCE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07C2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7373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DED0E" w14:textId="2909059C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5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C238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BCC0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2</w:t>
            </w:r>
          </w:p>
        </w:tc>
      </w:tr>
      <w:tr w:rsidR="00B74B08" w:rsidRPr="003422C9" w14:paraId="4ADB780E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84F1A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F677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23ED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09D1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72192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FA9F1" w14:textId="669EF7E2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75C7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319E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4554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879C2" w14:textId="6F6FC304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3CFC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7105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2</w:t>
            </w:r>
          </w:p>
        </w:tc>
      </w:tr>
      <w:tr w:rsidR="00B74B08" w:rsidRPr="003422C9" w14:paraId="3730AB2E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99ACF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idg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4DC5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9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64AC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F854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94F4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37079" w14:textId="3EC44F52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E9A5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3C0E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CAB8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CF758" w14:textId="6F8FB0B7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99F4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FEBA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</w:t>
            </w:r>
          </w:p>
        </w:tc>
      </w:tr>
      <w:tr w:rsidR="00B74B08" w:rsidRPr="003422C9" w14:paraId="18121CCB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3D60E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7C8D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03C8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8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E631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BC8E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779E5" w14:textId="3201EF1B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C2BB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6106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0221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8FB78" w14:textId="714149B3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3CAA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2ABB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1</w:t>
            </w:r>
          </w:p>
        </w:tc>
      </w:tr>
      <w:tr w:rsidR="00B74B08" w:rsidRPr="003422C9" w14:paraId="68A347A0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749A7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13E1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801ED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EA77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FC7D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4F7BE" w14:textId="1F9247B2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0ED9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6C0B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B519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60165" w14:textId="78D597DE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4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05CF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BC222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7</w:t>
            </w:r>
          </w:p>
        </w:tc>
      </w:tr>
      <w:tr w:rsidR="00B74B08" w:rsidRPr="003422C9" w14:paraId="01EAF8D3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FA495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EN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9D1B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EBD9C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CCDA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9900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71DA8" w14:textId="3D435E3C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989F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E19E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4789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382EF" w14:textId="0F06E531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3069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144D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2</w:t>
            </w:r>
          </w:p>
        </w:tc>
      </w:tr>
      <w:tr w:rsidR="00B74B08" w:rsidRPr="003422C9" w14:paraId="08070AA6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86EC6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E7DA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6FA0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1FB1D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B5FF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CD401" w14:textId="3234F048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E055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F2E9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C721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0A3A9" w14:textId="2A1A5A5B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347B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1F4B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0</w:t>
            </w:r>
          </w:p>
        </w:tc>
      </w:tr>
      <w:tr w:rsidR="00B74B08" w:rsidRPr="003422C9" w14:paraId="1FCFB2C2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02BD1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A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DBC8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7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66B7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8.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4DD8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3D88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70511" w14:textId="70304A9F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A3C6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7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5CD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17B2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DFD47" w14:textId="060F1C25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A678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2A4F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.4</w:t>
            </w:r>
          </w:p>
        </w:tc>
      </w:tr>
      <w:tr w:rsidR="00B74B08" w:rsidRPr="003422C9" w14:paraId="04DFAFB5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98F32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aggin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75F62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9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13E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08FC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91BA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71615" w14:textId="7569CA7E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70ED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19857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DFE9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D07E1" w14:textId="71294696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3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4037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636C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</w:tr>
      <w:tr w:rsidR="00B74B08" w:rsidRPr="003422C9" w14:paraId="5CA7A177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47691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55AE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9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D8C5D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E9F0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7C82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5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75120" w14:textId="3DDFDB31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FF15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AAA1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B13A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D164D" w14:textId="467C2F00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38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D69C2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EEC9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</w:tr>
      <w:tr w:rsidR="00B74B08" w:rsidRPr="003422C9" w14:paraId="6EEAED17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A440C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156D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88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CCE0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5.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868D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ABD7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39BBA" w14:textId="40C1984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A276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7805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3CAE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C8B7C" w14:textId="6F52D97D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0066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E50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9</w:t>
            </w:r>
          </w:p>
        </w:tc>
      </w:tr>
      <w:tr w:rsidR="00B74B08" w:rsidRPr="003422C9" w14:paraId="630B1557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67F1F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V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7942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8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BE92D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.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15A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3706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BA14B" w14:textId="2270DFE1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7827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5600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2DBD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8B061" w14:textId="236F9710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371F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6E6A5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.4</w:t>
            </w:r>
          </w:p>
        </w:tc>
      </w:tr>
      <w:tr w:rsidR="00B74B08" w:rsidRPr="003422C9" w14:paraId="356D824F" w14:textId="77777777" w:rsidTr="00A345E8">
        <w:trPr>
          <w:trHeight w:val="315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E9CCC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2110D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7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522D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6B3E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F7870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6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C0EEB" w14:textId="3A16169F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6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529FC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9.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86F8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823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4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2C729" w14:textId="10A0F02A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4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F2C6F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89589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3.5</w:t>
            </w:r>
          </w:p>
        </w:tc>
      </w:tr>
      <w:tr w:rsidR="00B74B08" w:rsidRPr="003422C9" w14:paraId="005BFE54" w14:textId="77777777" w:rsidTr="00A345E8">
        <w:trPr>
          <w:trHeight w:val="30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CECDC" w14:textId="77777777" w:rsidR="00B74B08" w:rsidRPr="003422C9" w:rsidRDefault="00B74B08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79DCB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7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D67D6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.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55694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763CE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034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C8904" w14:textId="170CD7A0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-2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.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443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1144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71.3</w:t>
            </w: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2D2C3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C51D1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0.3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B83A3" w14:textId="314A1FBD" w:rsidR="00B74B08" w:rsidRPr="00A345E8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</w:rPr>
              <w:t>-0</w:t>
            </w:r>
            <w:r>
              <w:rPr>
                <w:rFonts w:ascii="Calibri" w:hAnsi="Calibri" w:cs="Calibri"/>
                <w:color w:val="000000"/>
                <w:sz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</w:rPr>
              <w:t>9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5CD58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22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38D9A" w14:textId="77777777" w:rsidR="00B74B08" w:rsidRPr="003422C9" w:rsidRDefault="00B74B08" w:rsidP="00B74B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12.2</w:t>
            </w:r>
          </w:p>
        </w:tc>
      </w:tr>
      <w:tr w:rsidR="00684B57" w:rsidRPr="003422C9" w14:paraId="6B9A9BF4" w14:textId="77777777" w:rsidTr="00A345E8">
        <w:trPr>
          <w:trHeight w:val="30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77C81D" w14:textId="48964235" w:rsidR="00684B57" w:rsidRPr="00684B57" w:rsidRDefault="00684B57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Ensemble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44C7DE" w14:textId="76D55A55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7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4667D" w14:textId="39624D59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CCB742" w14:textId="77777777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9F1D8C" w14:textId="6B53C7EE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6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3D2AAB" w14:textId="4952B414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6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9AE5C6" w14:textId="371863C4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6DA17E" w14:textId="77777777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D919F7" w14:textId="5C8E1962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4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C60599" w14:textId="4988D809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  <w:szCs w:val="20"/>
              </w:rPr>
              <w:t>4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D1BBDD" w14:textId="77E8B501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11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0DBBC" w14:textId="5DFBF8D7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</w:tr>
      <w:tr w:rsidR="00684B57" w:rsidRPr="003422C9" w14:paraId="1C4AA856" w14:textId="77777777" w:rsidTr="00A345E8">
        <w:trPr>
          <w:trHeight w:val="30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D99059F" w14:textId="004511DA" w:rsidR="00684B57" w:rsidRPr="00684B57" w:rsidRDefault="00684B57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Ensemble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796AD2" w14:textId="08ACE4EB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7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03CDC2" w14:textId="2ABD217A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7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7F972A6" w14:textId="77777777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7B04F14" w14:textId="60A3D816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6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D68703" w14:textId="5698EF8C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6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E064247" w14:textId="35253C0B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1295C82" w14:textId="77777777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ACED957" w14:textId="0FDEF8EC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4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74D105" w14:textId="37626380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A345E8">
              <w:rPr>
                <w:rFonts w:ascii="Calibri" w:hAnsi="Calibri" w:cs="Calibri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8394AB" w14:textId="31049825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11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EB3485" w14:textId="718F87BE" w:rsidR="00684B57" w:rsidRPr="00684B57" w:rsidRDefault="00684B57" w:rsidP="00684B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684B57"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</w:tr>
    </w:tbl>
    <w:p w14:paraId="3CC61B29" w14:textId="77777777" w:rsidR="003422C9" w:rsidRDefault="003422C9" w:rsidP="003422C9">
      <w:pPr>
        <w:spacing w:after="0"/>
        <w:rPr>
          <w:sz w:val="20"/>
          <w:szCs w:val="20"/>
          <w:vertAlign w:val="superscript"/>
          <w:lang w:val="en-US"/>
        </w:rPr>
      </w:pPr>
    </w:p>
    <w:p w14:paraId="29FC065B" w14:textId="0AFF75FC" w:rsidR="003422C9" w:rsidRDefault="003422C9" w:rsidP="003422C9">
      <w:pPr>
        <w:spacing w:after="0"/>
        <w:rPr>
          <w:sz w:val="20"/>
          <w:szCs w:val="20"/>
          <w:lang w:val="en-US"/>
        </w:rPr>
      </w:pPr>
      <w:proofErr w:type="spellStart"/>
      <w:r>
        <w:rPr>
          <w:rFonts w:hint="eastAsia"/>
          <w:sz w:val="20"/>
          <w:szCs w:val="20"/>
          <w:vertAlign w:val="superscript"/>
          <w:lang w:val="en-US"/>
        </w:rPr>
        <w:t>a</w:t>
      </w:r>
      <w:r>
        <w:rPr>
          <w:sz w:val="20"/>
          <w:szCs w:val="20"/>
          <w:lang w:val="en-US"/>
        </w:rPr>
        <w:t>FLR</w:t>
      </w:r>
      <w:proofErr w:type="spell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For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WL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tepwise Linear Regression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S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>; E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2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25; EN50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50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 xml:space="preserve">perator; </w:t>
      </w:r>
      <w:r>
        <w:rPr>
          <w:sz w:val="20"/>
          <w:szCs w:val="20"/>
          <w:lang w:val="en-US"/>
        </w:rPr>
        <w:t>GAM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Additive Model</w:t>
      </w:r>
      <w:r w:rsidRPr="000438A7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 xml:space="preserve">RF = Random Forest; </w:t>
      </w:r>
      <w:r w:rsidRPr="000438A7">
        <w:rPr>
          <w:sz w:val="20"/>
          <w:szCs w:val="20"/>
          <w:lang w:val="en-US"/>
        </w:rPr>
        <w:t xml:space="preserve">GBM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>
        <w:rPr>
          <w:sz w:val="20"/>
          <w:szCs w:val="20"/>
          <w:lang w:val="en-US"/>
        </w:rPr>
        <w:t xml:space="preserve">; SVR = Support Vector Regression; KRLS = Kernel-based Regularized Least Squares; 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  <w:r w:rsidR="00781A88">
        <w:rPr>
          <w:sz w:val="20"/>
          <w:szCs w:val="20"/>
          <w:lang w:val="en-US"/>
        </w:rPr>
        <w:t>; Ensemble1 = Ensemble model based on median prediction; Ensemble2 = Ensemble model based on weighted average</w:t>
      </w:r>
      <w:r w:rsidRPr="000438A7">
        <w:rPr>
          <w:sz w:val="20"/>
          <w:szCs w:val="20"/>
          <w:lang w:val="en-US"/>
        </w:rPr>
        <w:t xml:space="preserve"> </w:t>
      </w:r>
    </w:p>
    <w:p w14:paraId="448C9C83" w14:textId="77777777" w:rsidR="003422C9" w:rsidRDefault="003422C9" w:rsidP="003422C9">
      <w:pPr>
        <w:spacing w:after="0"/>
        <w:rPr>
          <w:sz w:val="20"/>
          <w:szCs w:val="20"/>
          <w:lang w:val="en-US"/>
        </w:rPr>
      </w:pPr>
      <w:proofErr w:type="spellStart"/>
      <w:proofErr w:type="gramStart"/>
      <w:r w:rsidRPr="004B54F1">
        <w:rPr>
          <w:sz w:val="20"/>
          <w:szCs w:val="20"/>
          <w:vertAlign w:val="superscript"/>
          <w:lang w:val="en-US"/>
        </w:rPr>
        <w:t>b</w:t>
      </w:r>
      <w:r>
        <w:rPr>
          <w:sz w:val="20"/>
          <w:szCs w:val="20"/>
          <w:lang w:val="en-US"/>
        </w:rPr>
        <w:t>RMSE</w:t>
      </w:r>
      <w:proofErr w:type="spellEnd"/>
      <w:proofErr w:type="gramEnd"/>
      <w:r>
        <w:rPr>
          <w:sz w:val="20"/>
          <w:szCs w:val="20"/>
          <w:lang w:val="en-US"/>
        </w:rPr>
        <w:t xml:space="preserve"> = Root-mean-square error</w:t>
      </w:r>
    </w:p>
    <w:p w14:paraId="4EE800A1" w14:textId="4B2F817D" w:rsidR="00256DFA" w:rsidRPr="00A345E8" w:rsidRDefault="003422C9" w:rsidP="00256DFA">
      <w:pPr>
        <w:spacing w:after="0"/>
        <w:rPr>
          <w:sz w:val="20"/>
          <w:szCs w:val="20"/>
          <w:lang w:val="en-US"/>
        </w:rPr>
      </w:pPr>
      <w:r w:rsidRPr="00A54A21">
        <w:rPr>
          <w:sz w:val="20"/>
          <w:szCs w:val="20"/>
          <w:vertAlign w:val="superscript"/>
          <w:lang w:val="en-US"/>
        </w:rPr>
        <w:t>*</w:t>
      </w:r>
      <w:r>
        <w:rPr>
          <w:sz w:val="20"/>
          <w:szCs w:val="20"/>
          <w:lang w:val="en-US"/>
        </w:rPr>
        <w:t xml:space="preserve">An extremely high value was predicted by hold-out validation model 1. After removing the outlier, the </w:t>
      </w:r>
      <w:r w:rsidR="00CA0A80">
        <w:rPr>
          <w:sz w:val="20"/>
          <w:szCs w:val="20"/>
          <w:lang w:val="en-US"/>
        </w:rPr>
        <w:t>CV R</w:t>
      </w:r>
      <w:r w:rsidRPr="004F03C3">
        <w:rPr>
          <w:sz w:val="20"/>
          <w:szCs w:val="20"/>
          <w:vertAlign w:val="superscript"/>
          <w:lang w:val="en-US"/>
        </w:rPr>
        <w:t>2</w:t>
      </w:r>
      <w:r>
        <w:rPr>
          <w:sz w:val="20"/>
          <w:szCs w:val="20"/>
          <w:lang w:val="en-US"/>
        </w:rPr>
        <w:t xml:space="preserve"> increased to 0.331, </w:t>
      </w:r>
      <w:r w:rsidR="00581E13">
        <w:rPr>
          <w:sz w:val="20"/>
          <w:szCs w:val="20"/>
          <w:lang w:val="en-US"/>
        </w:rPr>
        <w:t>MS</w:t>
      </w:r>
      <w:r w:rsidR="006279C6">
        <w:rPr>
          <w:sz w:val="20"/>
          <w:szCs w:val="20"/>
          <w:lang w:val="en-US"/>
        </w:rPr>
        <w:t>E-R</w:t>
      </w:r>
      <w:r w:rsidR="006279C6" w:rsidRPr="00A345E8">
        <w:rPr>
          <w:sz w:val="20"/>
          <w:szCs w:val="20"/>
          <w:vertAlign w:val="superscript"/>
          <w:lang w:val="en-US"/>
        </w:rPr>
        <w:t>2</w:t>
      </w:r>
      <w:r w:rsidR="006279C6">
        <w:rPr>
          <w:sz w:val="20"/>
          <w:szCs w:val="20"/>
          <w:lang w:val="en-US"/>
        </w:rPr>
        <w:t xml:space="preserve"> increased to -0.124, </w:t>
      </w:r>
      <w:r>
        <w:rPr>
          <w:sz w:val="20"/>
          <w:szCs w:val="20"/>
          <w:lang w:val="en-US"/>
        </w:rPr>
        <w:t>RMSE decreased to 16.0</w:t>
      </w:r>
      <w:r>
        <w:rPr>
          <w:rFonts w:ascii="Calibri" w:eastAsia="Times New Roman" w:hAnsi="Calibri" w:cs="Times New Roman"/>
          <w:color w:val="000000"/>
          <w:sz w:val="20"/>
          <w:szCs w:val="20"/>
          <w:lang w:val="en-US"/>
        </w:rPr>
        <w:t xml:space="preserve"> µg/m</w:t>
      </w:r>
      <w:r w:rsidRPr="004A2977">
        <w:rPr>
          <w:rFonts w:ascii="Calibri" w:eastAsia="Times New Roman" w:hAnsi="Calibri" w:cs="Times New Roman"/>
          <w:color w:val="000000"/>
          <w:sz w:val="20"/>
          <w:szCs w:val="20"/>
          <w:vertAlign w:val="superscript"/>
          <w:lang w:val="en-US"/>
        </w:rPr>
        <w:t>3</w:t>
      </w:r>
      <w:r w:rsidR="00256DFA">
        <w:rPr>
          <w:sz w:val="18"/>
          <w:szCs w:val="18"/>
          <w:lang w:val="en-US"/>
        </w:rPr>
        <w:br w:type="page"/>
      </w:r>
    </w:p>
    <w:p w14:paraId="356D0711" w14:textId="4A125772" w:rsidR="00256DFA" w:rsidRDefault="00256DFA" w:rsidP="00256DFA">
      <w:bookmarkStart w:id="6" w:name="_Hlk7692502"/>
      <w:r w:rsidRPr="00AF5564">
        <w:rPr>
          <w:szCs w:val="24"/>
          <w:lang w:val="en-US"/>
        </w:rPr>
        <w:lastRenderedPageBreak/>
        <w:t xml:space="preserve">Table </w:t>
      </w:r>
      <w:r w:rsidR="00EE342D" w:rsidRPr="00AF5564">
        <w:rPr>
          <w:szCs w:val="24"/>
          <w:lang w:val="en-US"/>
        </w:rPr>
        <w:t>S</w:t>
      </w:r>
      <w:r w:rsidR="00EE342D">
        <w:rPr>
          <w:szCs w:val="24"/>
          <w:lang w:val="en-US"/>
        </w:rPr>
        <w:t>13</w:t>
      </w:r>
      <w:r>
        <w:rPr>
          <w:szCs w:val="24"/>
          <w:lang w:val="en-US"/>
        </w:rPr>
        <w:t xml:space="preserve">. </w:t>
      </w:r>
      <w:r w:rsidRPr="009E1F20">
        <w:rPr>
          <w:lang w:val="en-US"/>
        </w:rPr>
        <w:t>Performances of</w:t>
      </w:r>
      <w:r>
        <w:t xml:space="preserve"> </w:t>
      </w:r>
      <w:r w:rsidR="00683424">
        <w:t xml:space="preserve">selected </w:t>
      </w:r>
      <w:r>
        <w:t>PM</w:t>
      </w:r>
      <w:r w:rsidRPr="00A72DA7">
        <w:rPr>
          <w:vertAlign w:val="subscript"/>
        </w:rPr>
        <w:t>2.5</w:t>
      </w:r>
      <w:r w:rsidRPr="00306E7B">
        <w:t xml:space="preserve"> </w:t>
      </w:r>
      <w:r>
        <w:t>models with kriging surface added</w:t>
      </w:r>
    </w:p>
    <w:tbl>
      <w:tblPr>
        <w:tblW w:w="11340" w:type="dxa"/>
        <w:tblLook w:val="04A0" w:firstRow="1" w:lastRow="0" w:firstColumn="1" w:lastColumn="0" w:noHBand="0" w:noVBand="1"/>
      </w:tblPr>
      <w:tblGrid>
        <w:gridCol w:w="1720"/>
        <w:gridCol w:w="974"/>
        <w:gridCol w:w="992"/>
        <w:gridCol w:w="283"/>
        <w:gridCol w:w="1134"/>
        <w:gridCol w:w="993"/>
        <w:gridCol w:w="992"/>
        <w:gridCol w:w="283"/>
        <w:gridCol w:w="993"/>
        <w:gridCol w:w="992"/>
        <w:gridCol w:w="992"/>
        <w:gridCol w:w="992"/>
      </w:tblGrid>
      <w:tr w:rsidR="00C61FEF" w:rsidRPr="005876B3" w14:paraId="00EFC4EC" w14:textId="77777777" w:rsidTr="00A345E8">
        <w:trPr>
          <w:trHeight w:val="300"/>
        </w:trPr>
        <w:tc>
          <w:tcPr>
            <w:tcW w:w="17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02BA785" w14:textId="08EAF24A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Algorithm</w:t>
            </w:r>
            <w:r w:rsidR="001106BC" w:rsidRPr="00A345E8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9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680DE" w14:textId="77777777" w:rsidR="00C61FEF" w:rsidRPr="003422C9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Training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A9F8A" w14:textId="1F788A8B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311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73145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Cross Validation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A107E" w14:textId="6E67AA45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396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75EE2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External Validation</w:t>
            </w:r>
          </w:p>
        </w:tc>
      </w:tr>
      <w:tr w:rsidR="00C61FEF" w:rsidRPr="005876B3" w14:paraId="2A81A96D" w14:textId="77777777" w:rsidTr="00A345E8">
        <w:trPr>
          <w:trHeight w:val="300"/>
        </w:trPr>
        <w:tc>
          <w:tcPr>
            <w:tcW w:w="17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623A6A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9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7B0EF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543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B7048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3119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0F5A97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543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323EE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3969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562977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(N = 416)</w:t>
            </w:r>
          </w:p>
        </w:tc>
      </w:tr>
      <w:tr w:rsidR="0029554F" w:rsidRPr="005876B3" w14:paraId="3036C0F8" w14:textId="77777777" w:rsidTr="00A345E8">
        <w:trPr>
          <w:trHeight w:val="315"/>
        </w:trPr>
        <w:tc>
          <w:tcPr>
            <w:tcW w:w="17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4D835A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B4FBD8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46BCE2" w14:textId="385DB808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proofErr w:type="spellStart"/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MSE</w:t>
            </w:r>
            <w:r w:rsidR="001106BC" w:rsidRPr="00A345E8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  <w:p w14:paraId="752E79BD" w14:textId="1D17DF5D" w:rsidR="00601D9B" w:rsidRPr="005876B3" w:rsidRDefault="00601D9B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133A3" w14:textId="19FC069D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269DF4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8653C9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SE-R</w:t>
            </w: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761A8D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MSE</w:t>
            </w:r>
          </w:p>
          <w:p w14:paraId="40491E10" w14:textId="01E55C5B" w:rsidR="00601D9B" w:rsidRPr="005876B3" w:rsidRDefault="00601D9B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130FB2" w14:textId="74967E16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4E0F3C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R</w:t>
            </w: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AB3607" w14:textId="77777777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MSE-R</w:t>
            </w:r>
            <w:r w:rsidRPr="005876B3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15C0D2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RMSE</w:t>
            </w:r>
          </w:p>
          <w:p w14:paraId="7244A473" w14:textId="7916611C" w:rsidR="00601D9B" w:rsidRPr="005876B3" w:rsidRDefault="00601D9B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A4B438" w14:textId="2B47D0C8" w:rsidR="00C61FEF" w:rsidRPr="005876B3" w:rsidRDefault="00601D9B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B</w:t>
            </w:r>
            <w:r w:rsidR="00C61FEF"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ias</w:t>
            </w:r>
          </w:p>
          <w:p w14:paraId="4E65BDFF" w14:textId="7D215D9F" w:rsidR="00601D9B" w:rsidRPr="005876B3" w:rsidRDefault="00601D9B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(µg/m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 w:rsidRPr="005876B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)</w:t>
            </w:r>
          </w:p>
        </w:tc>
      </w:tr>
      <w:tr w:rsidR="0029554F" w:rsidRPr="005876B3" w14:paraId="00CC774F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5C20F" w14:textId="77777777" w:rsidR="00C61FEF" w:rsidRPr="005876B3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BLR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29CBA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7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37F42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2.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5F232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96599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0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B54C2" w14:textId="4D70BFE6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7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F5678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508B7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16DF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4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619F0" w14:textId="0E4B47D0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DFD7A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22F46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8</w:t>
            </w:r>
          </w:p>
        </w:tc>
      </w:tr>
      <w:tr w:rsidR="0029554F" w:rsidRPr="005876B3" w14:paraId="0B381B79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9D43C" w14:textId="32A2C2C6" w:rsidR="00C61FEF" w:rsidRPr="005876B3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BLR</w:t>
            </w:r>
            <w:r w:rsidR="00601D9B"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 xml:space="preserve"> 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+</w:t>
            </w:r>
            <w:r w:rsidR="00601D9B"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 xml:space="preserve"> 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kriging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FE706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8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EC5B2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1.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30285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4A5C0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76CED" w14:textId="44028345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5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A8017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6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0AA79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8E608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DA756" w14:textId="5F88F6AE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5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94D54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88D79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</w:t>
            </w:r>
          </w:p>
        </w:tc>
      </w:tr>
      <w:tr w:rsidR="0029554F" w:rsidRPr="005876B3" w14:paraId="2A6515C5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2B37F" w14:textId="77777777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CCE00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7BF0E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9399A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3A7A8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3A24A" w14:textId="69BBC110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59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5A496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7CEB5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1C2C8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A4201" w14:textId="5A017E81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307E9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376E6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9</w:t>
            </w:r>
          </w:p>
        </w:tc>
      </w:tr>
      <w:tr w:rsidR="0029554F" w:rsidRPr="005876B3" w14:paraId="6E3AF4FF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0F399" w14:textId="77777777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SLR + kriging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DDD91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7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9EB3B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2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201F6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217CE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800B7" w14:textId="03C1B05C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0663E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F1272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3628C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88B78" w14:textId="2495811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B691C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C544D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3</w:t>
            </w:r>
          </w:p>
        </w:tc>
      </w:tr>
      <w:tr w:rsidR="0029554F" w:rsidRPr="005876B3" w14:paraId="1865FE5F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5D179" w14:textId="77777777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1EC18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4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B2618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1243D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7F081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2757B" w14:textId="31521295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1C9BF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58AF6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0F2D5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4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0ABC5" w14:textId="6CA10AF0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A8EF7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B70E0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8</w:t>
            </w:r>
          </w:p>
        </w:tc>
      </w:tr>
      <w:tr w:rsidR="0029554F" w:rsidRPr="005876B3" w14:paraId="026E3177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C3072" w14:textId="2A73E421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LASSO</w:t>
            </w:r>
            <w:r w:rsidR="00601D9B"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+</w:t>
            </w:r>
            <w:r w:rsidR="00601D9B"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iging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B4626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7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F1D9D" w14:textId="77777777" w:rsidR="00C61FEF" w:rsidRPr="00A345E8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2.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FC289" w14:textId="77777777" w:rsidR="00C61FEF" w:rsidRPr="00A345E8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6EBF2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66526" w14:textId="63ECB3E3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35285" w14:textId="77777777" w:rsidR="00C61FEF" w:rsidRPr="00A345E8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1B1D9" w14:textId="77777777" w:rsidR="00C61FEF" w:rsidRPr="00A345E8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0C380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8CE08" w14:textId="32DBE9F5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4DC26" w14:textId="77777777" w:rsidR="00C61FEF" w:rsidRPr="00A345E8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E9671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3</w:t>
            </w:r>
          </w:p>
        </w:tc>
      </w:tr>
      <w:tr w:rsidR="0029554F" w:rsidRPr="005876B3" w14:paraId="3AFA0170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C4F7C" w14:textId="77777777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23D29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8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13B10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1.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3C79A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D4347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AB695" w14:textId="752F9450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B7063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33BFD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13153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E23E1" w14:textId="3888D1BE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5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349B4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F4580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4</w:t>
            </w:r>
          </w:p>
        </w:tc>
      </w:tr>
      <w:tr w:rsidR="0029554F" w:rsidRPr="005876B3" w14:paraId="31EB09DD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5F989" w14:textId="77777777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GBM + kriging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2BA0F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9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8C19E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1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8A118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8CF44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42A5D" w14:textId="6ED6C14F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9F046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39A01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7D37C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6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8FB96" w14:textId="34953C5B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6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88488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1237C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2</w:t>
            </w:r>
          </w:p>
        </w:tc>
      </w:tr>
      <w:tr w:rsidR="0029554F" w:rsidRPr="005876B3" w14:paraId="77F5A504" w14:textId="77777777" w:rsidTr="00A345E8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63782" w14:textId="77777777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C2FFF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7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A2534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2.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1EE05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4FD25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47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071A5" w14:textId="1C161815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4B4CA" w14:textId="77777777" w:rsidR="00C61FEF" w:rsidRPr="003422C9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9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867CC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2E2B6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3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045A6" w14:textId="1304BD59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28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A981" w14:textId="77777777" w:rsidR="00C61FEF" w:rsidRPr="003422C9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F762D" w14:textId="77777777" w:rsidR="00C61FEF" w:rsidRPr="005876B3" w:rsidRDefault="00C61FEF" w:rsidP="002955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1.2</w:t>
            </w:r>
          </w:p>
        </w:tc>
      </w:tr>
      <w:tr w:rsidR="0029554F" w:rsidRPr="005876B3" w14:paraId="682CD327" w14:textId="77777777" w:rsidTr="00A345E8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C87048" w14:textId="0C40BBDE" w:rsidR="00C61FEF" w:rsidRPr="00A345E8" w:rsidRDefault="00C61FEF" w:rsidP="00A345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N</w:t>
            </w:r>
            <w:r w:rsidR="00601D9B"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+</w:t>
            </w:r>
            <w:r w:rsidR="00601D9B"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A345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kriging</w:t>
            </w:r>
          </w:p>
        </w:tc>
        <w:tc>
          <w:tcPr>
            <w:tcW w:w="9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884E4E" w14:textId="77777777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7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30B924" w14:textId="77777777" w:rsidR="00C61FEF" w:rsidRPr="00A345E8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2.5</w:t>
            </w:r>
          </w:p>
        </w:tc>
        <w:tc>
          <w:tcPr>
            <w:tcW w:w="2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3B5366" w14:textId="4C701604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FB482B" w14:textId="77777777" w:rsidR="00C61FEF" w:rsidRPr="003422C9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50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0C8AD6" w14:textId="45157FE5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371F44" w14:textId="77777777" w:rsidR="00C61FEF" w:rsidRPr="00A345E8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.9</w:t>
            </w:r>
          </w:p>
        </w:tc>
        <w:tc>
          <w:tcPr>
            <w:tcW w:w="2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7405B" w14:textId="03097365" w:rsidR="00C61FEF" w:rsidRPr="005876B3" w:rsidRDefault="00C61FEF" w:rsidP="00A345E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2CB5EE" w14:textId="77777777" w:rsidR="00C61FEF" w:rsidRPr="003422C9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3422C9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.4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4C4141" w14:textId="56E35559" w:rsidR="00C61FEF" w:rsidRPr="005876B3" w:rsidRDefault="00C61FEF" w:rsidP="00BF520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0</w:t>
            </w:r>
            <w:r w:rsid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.</w:t>
            </w: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3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7033A0" w14:textId="77777777" w:rsidR="00C61FEF" w:rsidRPr="00A345E8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A345E8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4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79793C" w14:textId="77777777" w:rsidR="00C61FEF" w:rsidRPr="005876B3" w:rsidRDefault="00C61FEF" w:rsidP="00601D9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val="en-US"/>
              </w:rPr>
            </w:pPr>
            <w:r w:rsidRPr="005876B3">
              <w:rPr>
                <w:rFonts w:ascii="Calibri" w:eastAsia="Times New Roman" w:hAnsi="Calibri" w:cs="Calibri"/>
                <w:sz w:val="20"/>
                <w:szCs w:val="20"/>
                <w:lang w:val="en-US"/>
              </w:rPr>
              <w:t>1.1</w:t>
            </w:r>
          </w:p>
        </w:tc>
      </w:tr>
    </w:tbl>
    <w:p w14:paraId="12571960" w14:textId="77777777" w:rsidR="00601D9B" w:rsidRDefault="00601D9B" w:rsidP="00C61FEF">
      <w:pPr>
        <w:spacing w:after="0"/>
        <w:rPr>
          <w:sz w:val="20"/>
          <w:szCs w:val="20"/>
          <w:vertAlign w:val="superscript"/>
          <w:lang w:val="en-US"/>
        </w:rPr>
      </w:pPr>
    </w:p>
    <w:p w14:paraId="0388EF47" w14:textId="3B038D78" w:rsidR="00C61FEF" w:rsidRDefault="00C61FEF" w:rsidP="00C61FEF">
      <w:pPr>
        <w:spacing w:after="0"/>
        <w:rPr>
          <w:sz w:val="20"/>
          <w:szCs w:val="20"/>
          <w:lang w:val="en-US"/>
        </w:rPr>
      </w:pPr>
      <w:proofErr w:type="spellStart"/>
      <w:proofErr w:type="gramStart"/>
      <w:r>
        <w:rPr>
          <w:rFonts w:hint="eastAsia"/>
          <w:sz w:val="20"/>
          <w:szCs w:val="20"/>
          <w:vertAlign w:val="superscript"/>
          <w:lang w:val="en-US"/>
        </w:rPr>
        <w:t>a</w:t>
      </w:r>
      <w:r w:rsidRPr="000438A7">
        <w:rPr>
          <w:sz w:val="20"/>
          <w:szCs w:val="20"/>
          <w:lang w:val="en-US"/>
        </w:rPr>
        <w:t>SL</w:t>
      </w:r>
      <w:r>
        <w:rPr>
          <w:sz w:val="20"/>
          <w:szCs w:val="20"/>
          <w:lang w:val="en-US"/>
        </w:rPr>
        <w:t>R</w:t>
      </w:r>
      <w:proofErr w:type="spellEnd"/>
      <w:proofErr w:type="gramEnd"/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Pr="000438A7">
        <w:rPr>
          <w:sz w:val="20"/>
          <w:szCs w:val="20"/>
          <w:lang w:val="en-US"/>
        </w:rPr>
        <w:t xml:space="preserve">; GBM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</w:p>
    <w:p w14:paraId="24C07D6A" w14:textId="10F5CED6" w:rsidR="00256DFA" w:rsidRPr="00A345E8" w:rsidRDefault="00C61FEF" w:rsidP="00256DFA">
      <w:pPr>
        <w:spacing w:after="0"/>
        <w:rPr>
          <w:sz w:val="20"/>
          <w:szCs w:val="20"/>
          <w:lang w:val="en-US"/>
        </w:rPr>
      </w:pPr>
      <w:proofErr w:type="spellStart"/>
      <w:proofErr w:type="gramStart"/>
      <w:r w:rsidRPr="004B54F1">
        <w:rPr>
          <w:sz w:val="20"/>
          <w:szCs w:val="20"/>
          <w:vertAlign w:val="superscript"/>
          <w:lang w:val="en-US"/>
        </w:rPr>
        <w:t>b</w:t>
      </w:r>
      <w:r>
        <w:rPr>
          <w:sz w:val="20"/>
          <w:szCs w:val="20"/>
          <w:lang w:val="en-US"/>
        </w:rPr>
        <w:t>RMSE</w:t>
      </w:r>
      <w:proofErr w:type="spellEnd"/>
      <w:proofErr w:type="gramEnd"/>
      <w:r>
        <w:rPr>
          <w:sz w:val="20"/>
          <w:szCs w:val="20"/>
          <w:lang w:val="en-US"/>
        </w:rPr>
        <w:t xml:space="preserve"> = Root-mean-square error</w:t>
      </w:r>
    </w:p>
    <w:bookmarkEnd w:id="6"/>
    <w:p w14:paraId="1F26A76F" w14:textId="77777777" w:rsidR="00256DFA" w:rsidRDefault="00256DFA" w:rsidP="00256DFA">
      <w:pPr>
        <w:sectPr w:rsidR="00256DFA" w:rsidSect="00A345E8"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28F20CF1" w14:textId="77777777" w:rsidR="00256DFA" w:rsidRDefault="00256DFA" w:rsidP="00256DFA">
      <w:pPr>
        <w:rPr>
          <w:highlight w:val="yellow"/>
        </w:rPr>
      </w:pPr>
      <w:r w:rsidRPr="003837A0">
        <w:rPr>
          <w:rFonts w:ascii="Arial" w:hAnsi="Arial" w:cs="Arial"/>
          <w:noProof/>
          <w:lang w:val="en-PH" w:eastAsia="en-PH"/>
        </w:rPr>
        <w:lastRenderedPageBreak/>
        <w:drawing>
          <wp:inline distT="0" distB="0" distL="0" distR="0" wp14:anchorId="2312DF07" wp14:editId="2602CFAF">
            <wp:extent cx="6858000" cy="4804365"/>
            <wp:effectExtent l="0" t="0" r="0" b="0"/>
            <wp:docPr id="4" name="Picture 4" descr="C:\Projects\exposomics\escape_paper\Figures\Figure monitoring sites v1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Projects\exposomics\escape_paper\Figures\Figure monitoring sites v1.wmf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620"/>
                    <a:stretch/>
                  </pic:blipFill>
                  <pic:spPr bwMode="auto">
                    <a:xfrm>
                      <a:off x="0" y="0"/>
                      <a:ext cx="6858000" cy="4804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E62123" w14:textId="77777777" w:rsidR="00A10AD8" w:rsidRDefault="00256DFA" w:rsidP="00256DFA">
      <w:pPr>
        <w:rPr>
          <w:noProof/>
        </w:rPr>
        <w:sectPr w:rsidR="00A10AD8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  <w:r w:rsidRPr="00306E7B">
        <w:t>Figure S1</w:t>
      </w:r>
      <w:r>
        <w:t xml:space="preserve">. </w:t>
      </w:r>
      <w:proofErr w:type="gramStart"/>
      <w:r>
        <w:t>location</w:t>
      </w:r>
      <w:proofErr w:type="gramEnd"/>
      <w:r>
        <w:t xml:space="preserve"> of </w:t>
      </w:r>
      <w:proofErr w:type="spellStart"/>
      <w:r>
        <w:t>AirBase</w:t>
      </w:r>
      <w:proofErr w:type="spellEnd"/>
      <w:r>
        <w:t xml:space="preserve"> and ESCAPE monitoring sites </w:t>
      </w:r>
      <w:r>
        <w:rPr>
          <w:noProof/>
        </w:rPr>
        <w:t>(de Hoogh et al. 2016)</w:t>
      </w:r>
    </w:p>
    <w:p w14:paraId="7C545B03" w14:textId="59917AAB" w:rsidR="00A10AD8" w:rsidRDefault="007F2CF6" w:rsidP="00256DFA">
      <w:r>
        <w:rPr>
          <w:noProof/>
          <w:lang w:val="en-PH" w:eastAsia="en-PH"/>
        </w:rPr>
        <w:lastRenderedPageBreak/>
        <w:drawing>
          <wp:inline distT="0" distB="0" distL="0" distR="0" wp14:anchorId="3D1BC6DE" wp14:editId="7A1F774F">
            <wp:extent cx="6858000" cy="6054090"/>
            <wp:effectExtent l="0" t="0" r="0" b="381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m_obs_pred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605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ECCF63" w14:textId="4961150B" w:rsidR="00A10AD8" w:rsidRDefault="00A10AD8" w:rsidP="00256DFA">
      <w:pPr>
        <w:sectPr w:rsidR="00A10AD8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  <w:r>
        <w:t>Figure S2.</w:t>
      </w:r>
      <w:r w:rsidR="00F278E0">
        <w:t xml:space="preserve"> </w:t>
      </w:r>
      <w:r w:rsidR="00F278E0">
        <w:rPr>
          <w:lang w:val="en-US"/>
        </w:rPr>
        <w:t>Correlation</w:t>
      </w:r>
      <w:r w:rsidR="00F278E0">
        <w:t>s between PM</w:t>
      </w:r>
      <w:r w:rsidR="00F278E0" w:rsidRPr="00A345E8">
        <w:rPr>
          <w:vertAlign w:val="subscript"/>
        </w:rPr>
        <w:t>2.5</w:t>
      </w:r>
      <w:r w:rsidR="00F278E0" w:rsidRPr="00FA380B">
        <w:t xml:space="preserve"> </w:t>
      </w:r>
      <w:r w:rsidR="00F278E0">
        <w:t xml:space="preserve">predictions and </w:t>
      </w:r>
      <w:r w:rsidR="00313C03">
        <w:t xml:space="preserve">measurements at ESCAPE sites (r </w:t>
      </w:r>
      <w:r w:rsidR="00550B98">
        <w:t>=</w:t>
      </w:r>
      <w:r w:rsidR="00313C03">
        <w:t xml:space="preserve"> Pearson correlation coefficient)</w:t>
      </w:r>
    </w:p>
    <w:p w14:paraId="11062CB6" w14:textId="6C12337A" w:rsidR="00A10AD8" w:rsidRDefault="007F2CF6" w:rsidP="00256DFA">
      <w:r>
        <w:rPr>
          <w:noProof/>
          <w:lang w:val="en-PH" w:eastAsia="en-PH"/>
        </w:rPr>
        <w:lastRenderedPageBreak/>
        <w:drawing>
          <wp:inline distT="0" distB="0" distL="0" distR="0" wp14:anchorId="114DCF3A" wp14:editId="2B5A2273">
            <wp:extent cx="6858000" cy="613664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no2_obs_pred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6136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E73531" w14:textId="0A6A55DE" w:rsidR="00256DFA" w:rsidRDefault="00A10AD8" w:rsidP="00256DFA">
      <w:r>
        <w:t xml:space="preserve">Figure S3. </w:t>
      </w:r>
      <w:r w:rsidR="00313C03">
        <w:rPr>
          <w:lang w:val="en-US"/>
        </w:rPr>
        <w:t>Correlation</w:t>
      </w:r>
      <w:r w:rsidR="00313C03">
        <w:t>s between NO</w:t>
      </w:r>
      <w:r w:rsidR="00313C03" w:rsidRPr="00A345E8">
        <w:rPr>
          <w:vertAlign w:val="subscript"/>
        </w:rPr>
        <w:t>2</w:t>
      </w:r>
      <w:r w:rsidR="00313C03">
        <w:t xml:space="preserve"> predictions and measurements at ESCAPE sites (r </w:t>
      </w:r>
      <w:r w:rsidR="00550B98">
        <w:t>=</w:t>
      </w:r>
      <w:r w:rsidR="00313C03">
        <w:t xml:space="preserve"> Pearson correlation coefficient)</w:t>
      </w:r>
      <w:r w:rsidR="00256DFA">
        <w:br w:type="page"/>
      </w:r>
    </w:p>
    <w:p w14:paraId="7985CEF2" w14:textId="77777777" w:rsidR="00A10AD8" w:rsidRDefault="00A10AD8" w:rsidP="00256DFA">
      <w:pPr>
        <w:sectPr w:rsidR="00A10AD8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</w:p>
    <w:p w14:paraId="08F0891F" w14:textId="2C920991" w:rsidR="00256DFA" w:rsidRDefault="00256DFA" w:rsidP="00256DFA">
      <w:r>
        <w:rPr>
          <w:noProof/>
          <w:lang w:val="en-PH" w:eastAsia="en-PH"/>
        </w:rPr>
        <w:lastRenderedPageBreak/>
        <w:drawing>
          <wp:inline distT="0" distB="0" distL="0" distR="0" wp14:anchorId="54E632A2" wp14:editId="1E314453">
            <wp:extent cx="5838825" cy="299771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m_rf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7575" cy="3002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C92875" w14:textId="77777777" w:rsidR="00256DFA" w:rsidRPr="00AA5E65" w:rsidRDefault="00256DFA" w:rsidP="00256DFA">
      <w:r w:rsidRPr="00594458">
        <w:rPr>
          <w:lang w:val="en-US"/>
        </w:rPr>
        <w:t xml:space="preserve">(A) </w:t>
      </w:r>
      <w:r w:rsidRPr="00CD5923">
        <w:rPr>
          <w:rFonts w:cs="Arial"/>
          <w:lang w:val="en-US"/>
        </w:rPr>
        <w:t>Percentage increase in MSE</w:t>
      </w:r>
      <w:r>
        <w:rPr>
          <w:rFonts w:cs="Arial"/>
          <w:lang w:val="en-US"/>
        </w:rPr>
        <w:t xml:space="preserve"> (Mean Squared Errors)</w:t>
      </w:r>
      <w:r w:rsidRPr="00CD5923">
        <w:rPr>
          <w:rFonts w:cs="Arial"/>
          <w:lang w:val="en-US"/>
        </w:rPr>
        <w:t xml:space="preserve"> after a random permutation of the values of a variable</w:t>
      </w:r>
      <w:r w:rsidRPr="00594458">
        <w:rPr>
          <w:lang w:val="en-US"/>
        </w:rPr>
        <w:t xml:space="preserve"> (</w:t>
      </w:r>
      <w:r>
        <w:rPr>
          <w:lang w:val="en-US"/>
        </w:rPr>
        <w:t>R</w:t>
      </w:r>
      <w:r w:rsidRPr="00594458">
        <w:rPr>
          <w:lang w:val="en-US"/>
        </w:rPr>
        <w:t xml:space="preserve">andom </w:t>
      </w:r>
      <w:r>
        <w:rPr>
          <w:lang w:val="en-US"/>
        </w:rPr>
        <w:t>F</w:t>
      </w:r>
      <w:r w:rsidRPr="00594458">
        <w:rPr>
          <w:lang w:val="en-US"/>
        </w:rPr>
        <w:t>orest)</w:t>
      </w:r>
    </w:p>
    <w:p w14:paraId="5621BAD6" w14:textId="77777777" w:rsidR="00256DFA" w:rsidRDefault="00256DFA" w:rsidP="00256DFA">
      <w:pPr>
        <w:rPr>
          <w:lang w:val="es-ES"/>
        </w:rPr>
      </w:pPr>
      <w:r>
        <w:rPr>
          <w:noProof/>
          <w:lang w:val="en-PH" w:eastAsia="en-PH"/>
        </w:rPr>
        <w:drawing>
          <wp:inline distT="0" distB="0" distL="0" distR="0" wp14:anchorId="6316E4F7" wp14:editId="005AB625">
            <wp:extent cx="5838825" cy="299762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m_rf2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9446" cy="2997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995A2" w14:textId="77777777" w:rsidR="00256DFA" w:rsidRPr="00594458" w:rsidRDefault="00256DFA" w:rsidP="00256DFA">
      <w:pPr>
        <w:rPr>
          <w:lang w:val="en-US"/>
        </w:rPr>
      </w:pPr>
      <w:r w:rsidRPr="00594458">
        <w:rPr>
          <w:lang w:val="en-US"/>
        </w:rPr>
        <w:t xml:space="preserve">(B) Increase in </w:t>
      </w:r>
      <w:r>
        <w:rPr>
          <w:lang w:val="en-US"/>
        </w:rPr>
        <w:t>MSE after a split on a variable</w:t>
      </w:r>
      <w:r w:rsidRPr="00594458">
        <w:rPr>
          <w:lang w:val="en-US"/>
        </w:rPr>
        <w:t xml:space="preserve"> (</w:t>
      </w:r>
      <w:r>
        <w:rPr>
          <w:lang w:val="en-US"/>
        </w:rPr>
        <w:t>R</w:t>
      </w:r>
      <w:r w:rsidRPr="00594458">
        <w:rPr>
          <w:lang w:val="en-US"/>
        </w:rPr>
        <w:t>andom Forest)</w:t>
      </w:r>
    </w:p>
    <w:p w14:paraId="75BE4549" w14:textId="77777777" w:rsidR="00256DFA" w:rsidRPr="00390FBA" w:rsidRDefault="00256DFA" w:rsidP="00256DFA">
      <w:pPr>
        <w:rPr>
          <w:lang w:val="es-ES"/>
        </w:rPr>
      </w:pPr>
      <w:r>
        <w:rPr>
          <w:noProof/>
          <w:lang w:val="en-PH" w:eastAsia="en-PH"/>
        </w:rPr>
        <w:lastRenderedPageBreak/>
        <w:drawing>
          <wp:inline distT="0" distB="0" distL="0" distR="0" wp14:anchorId="330A57D3" wp14:editId="2ED7FDD7">
            <wp:extent cx="5972810" cy="3066415"/>
            <wp:effectExtent l="0" t="0" r="889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m_gbm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066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4EEC4" w14:textId="77777777" w:rsidR="00256DFA" w:rsidRDefault="00256DFA" w:rsidP="00256DFA">
      <w:r>
        <w:t>(C) Relative influence of predictors (</w:t>
      </w:r>
      <w:r w:rsidRPr="00A72DA7">
        <w:rPr>
          <w:szCs w:val="24"/>
          <w:lang w:val="en-US"/>
        </w:rPr>
        <w:t>Generalized Boosted Machine</w:t>
      </w:r>
      <w:r>
        <w:t>)</w:t>
      </w:r>
    </w:p>
    <w:p w14:paraId="63F8A8BF" w14:textId="65A3CD68" w:rsidR="00256DFA" w:rsidRDefault="00256DFA" w:rsidP="00256DFA">
      <w:r>
        <w:t>Figure S</w:t>
      </w:r>
      <w:r w:rsidR="00B9465B">
        <w:t>4</w:t>
      </w:r>
      <w:r>
        <w:t>. Variable importance plots of PM</w:t>
      </w:r>
      <w:r w:rsidRPr="00A72DA7">
        <w:rPr>
          <w:vertAlign w:val="subscript"/>
        </w:rPr>
        <w:t>2.5</w:t>
      </w:r>
      <w:r>
        <w:t xml:space="preserve"> random forest and </w:t>
      </w:r>
      <w:r w:rsidRPr="00A72DA7">
        <w:rPr>
          <w:szCs w:val="24"/>
          <w:lang w:val="en-US"/>
        </w:rPr>
        <w:t>Generalized Boosted Machine</w:t>
      </w:r>
      <w:r>
        <w:t xml:space="preserve"> models</w:t>
      </w:r>
      <w:r>
        <w:br w:type="page"/>
      </w:r>
    </w:p>
    <w:p w14:paraId="556E9588" w14:textId="77777777" w:rsidR="00256DFA" w:rsidRDefault="00256DFA" w:rsidP="00256DFA">
      <w:pPr>
        <w:rPr>
          <w:lang w:val="en-US"/>
        </w:rPr>
      </w:pPr>
      <w:r>
        <w:rPr>
          <w:noProof/>
          <w:lang w:val="en-PH" w:eastAsia="en-PH"/>
        </w:rPr>
        <w:lastRenderedPageBreak/>
        <w:drawing>
          <wp:inline distT="0" distB="0" distL="0" distR="0" wp14:anchorId="2F31EE35" wp14:editId="298C3D93">
            <wp:extent cx="5974047" cy="3067050"/>
            <wp:effectExtent l="0" t="0" r="825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2_rf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4682" cy="3067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6B5CB3" w14:textId="77777777" w:rsidR="00256DFA" w:rsidRPr="00594458" w:rsidRDefault="00256DFA" w:rsidP="00256DFA">
      <w:pPr>
        <w:rPr>
          <w:lang w:val="en-US"/>
        </w:rPr>
      </w:pPr>
      <w:r w:rsidRPr="00594458">
        <w:rPr>
          <w:lang w:val="en-US"/>
        </w:rPr>
        <w:t xml:space="preserve">(A) </w:t>
      </w:r>
      <w:r w:rsidRPr="00CD5923">
        <w:rPr>
          <w:rFonts w:cs="Arial"/>
          <w:lang w:val="en-US"/>
        </w:rPr>
        <w:t>Percentage increase in MSE after a random permutation of the values of a variable</w:t>
      </w:r>
      <w:r w:rsidRPr="00594458">
        <w:rPr>
          <w:lang w:val="en-US"/>
        </w:rPr>
        <w:t xml:space="preserve"> (random Forest)</w:t>
      </w:r>
    </w:p>
    <w:p w14:paraId="47CFEDC8" w14:textId="77777777" w:rsidR="00256DFA" w:rsidRPr="00B53048" w:rsidRDefault="00256DFA" w:rsidP="00256DFA">
      <w:pPr>
        <w:rPr>
          <w:lang w:val="en-US"/>
        </w:rPr>
      </w:pPr>
      <w:r>
        <w:rPr>
          <w:noProof/>
          <w:lang w:val="en-PH" w:eastAsia="en-PH"/>
        </w:rPr>
        <w:drawing>
          <wp:inline distT="0" distB="0" distL="0" distR="0" wp14:anchorId="0422ED79" wp14:editId="4AFCEFDB">
            <wp:extent cx="5972810" cy="3066415"/>
            <wp:effectExtent l="0" t="0" r="8890" b="63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2_rf2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066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1F8B0" w14:textId="77777777" w:rsidR="00256DFA" w:rsidRPr="00594458" w:rsidRDefault="00256DFA" w:rsidP="00256DFA">
      <w:pPr>
        <w:rPr>
          <w:lang w:val="en-US"/>
        </w:rPr>
      </w:pPr>
      <w:r w:rsidRPr="00594458">
        <w:rPr>
          <w:lang w:val="en-US"/>
        </w:rPr>
        <w:t xml:space="preserve">(B) Increase in </w:t>
      </w:r>
      <w:r>
        <w:rPr>
          <w:lang w:val="en-US"/>
        </w:rPr>
        <w:t>MSE after a split on a variable</w:t>
      </w:r>
      <w:r w:rsidRPr="00594458">
        <w:rPr>
          <w:lang w:val="en-US"/>
        </w:rPr>
        <w:t xml:space="preserve"> (</w:t>
      </w:r>
      <w:r>
        <w:rPr>
          <w:lang w:val="en-US"/>
        </w:rPr>
        <w:t>R</w:t>
      </w:r>
      <w:r w:rsidRPr="00594458">
        <w:rPr>
          <w:lang w:val="en-US"/>
        </w:rPr>
        <w:t>andom Forest)</w:t>
      </w:r>
    </w:p>
    <w:p w14:paraId="0E0E220D" w14:textId="77777777" w:rsidR="00256DFA" w:rsidRPr="00390FBA" w:rsidRDefault="00256DFA" w:rsidP="00256DFA">
      <w:pPr>
        <w:rPr>
          <w:lang w:val="es-ES"/>
        </w:rPr>
      </w:pPr>
      <w:r>
        <w:rPr>
          <w:noProof/>
          <w:lang w:val="en-PH" w:eastAsia="en-PH"/>
        </w:rPr>
        <w:lastRenderedPageBreak/>
        <w:drawing>
          <wp:inline distT="0" distB="0" distL="0" distR="0" wp14:anchorId="648A8789" wp14:editId="317E90F3">
            <wp:extent cx="5972810" cy="3066415"/>
            <wp:effectExtent l="0" t="0" r="8890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2_gbm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066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D0358" w14:textId="77777777" w:rsidR="00256DFA" w:rsidRDefault="00256DFA" w:rsidP="00256DFA">
      <w:r>
        <w:t>(C) Relative influence of predictors (</w:t>
      </w:r>
      <w:r w:rsidRPr="00A72DA7">
        <w:rPr>
          <w:szCs w:val="24"/>
          <w:lang w:val="en-US"/>
        </w:rPr>
        <w:t>Generalized Boosted Machine</w:t>
      </w:r>
      <w:r>
        <w:t>)</w:t>
      </w:r>
    </w:p>
    <w:p w14:paraId="72B630C4" w14:textId="580BF864" w:rsidR="00256DFA" w:rsidRDefault="00256DFA" w:rsidP="00256DFA">
      <w:r>
        <w:t>Figure S</w:t>
      </w:r>
      <w:r w:rsidR="00B9465B">
        <w:t>5</w:t>
      </w:r>
      <w:r>
        <w:t>. Variable importance plots of NO</w:t>
      </w:r>
      <w:r w:rsidRPr="00A72DA7">
        <w:rPr>
          <w:vertAlign w:val="subscript"/>
        </w:rPr>
        <w:t>2</w:t>
      </w:r>
      <w:r>
        <w:t xml:space="preserve"> Random Forest and </w:t>
      </w:r>
      <w:r w:rsidRPr="00A72DA7">
        <w:rPr>
          <w:szCs w:val="24"/>
          <w:lang w:val="en-US"/>
        </w:rPr>
        <w:t>Generalized Boosted Machine</w:t>
      </w:r>
      <w:r>
        <w:t xml:space="preserve"> models</w:t>
      </w:r>
    </w:p>
    <w:p w14:paraId="5279BB53" w14:textId="77777777" w:rsidR="00256DFA" w:rsidRDefault="00256DFA" w:rsidP="00256DFA">
      <w:r>
        <w:br w:type="page"/>
      </w:r>
    </w:p>
    <w:p w14:paraId="23143D30" w14:textId="77777777" w:rsidR="00256DFA" w:rsidRDefault="00256DFA" w:rsidP="00256DFA">
      <w:r>
        <w:rPr>
          <w:noProof/>
          <w:lang w:val="en-PH" w:eastAsia="en-PH"/>
        </w:rPr>
        <w:lastRenderedPageBreak/>
        <w:drawing>
          <wp:inline distT="0" distB="0" distL="0" distR="0" wp14:anchorId="5F8B8F9E" wp14:editId="08119C55">
            <wp:extent cx="6858000" cy="5370195"/>
            <wp:effectExtent l="0" t="0" r="0" b="190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m25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370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C32B4" w14:textId="5E45022C" w:rsidR="00256DFA" w:rsidRDefault="00256DFA" w:rsidP="00256DFA">
      <w:r>
        <w:t>Figure S</w:t>
      </w:r>
      <w:r w:rsidR="00B9465B">
        <w:t>6</w:t>
      </w:r>
      <w:r>
        <w:t xml:space="preserve">. Model </w:t>
      </w:r>
      <w:r w:rsidRPr="00892FB8">
        <w:t>Training-R</w:t>
      </w:r>
      <w:r w:rsidRPr="008053F4">
        <w:rPr>
          <w:vertAlign w:val="superscript"/>
        </w:rPr>
        <w:t>2</w:t>
      </w:r>
      <w:r>
        <w:t xml:space="preserve">, </w:t>
      </w:r>
      <w:r w:rsidR="00CA0A80">
        <w:t>CV R</w:t>
      </w:r>
      <w:r w:rsidRPr="008053F4">
        <w:rPr>
          <w:vertAlign w:val="superscript"/>
        </w:rPr>
        <w:t>2</w:t>
      </w:r>
      <w:r>
        <w:t xml:space="preserve"> and </w:t>
      </w:r>
      <w:r w:rsidR="00CA0A80">
        <w:t>EV R</w:t>
      </w:r>
      <w:r w:rsidRPr="008053F4">
        <w:rPr>
          <w:vertAlign w:val="superscript"/>
        </w:rPr>
        <w:t>2</w:t>
      </w:r>
      <w:r>
        <w:t xml:space="preserve"> of PM</w:t>
      </w:r>
      <w:r w:rsidRPr="008053F4">
        <w:rPr>
          <w:vertAlign w:val="subscript"/>
        </w:rPr>
        <w:t>2.5</w:t>
      </w:r>
      <w:r>
        <w:t xml:space="preserve"> models with reduced number of potential predictors offered (the number of all potential predictors is 150)</w:t>
      </w:r>
    </w:p>
    <w:p w14:paraId="69B1FC2E" w14:textId="77777777" w:rsidR="00256DFA" w:rsidRDefault="00256DFA" w:rsidP="00256DFA">
      <w:r w:rsidRPr="000438A7">
        <w:rPr>
          <w:sz w:val="20"/>
          <w:szCs w:val="20"/>
          <w:lang w:val="en-US"/>
        </w:rPr>
        <w:t>SL</w:t>
      </w:r>
      <w:r>
        <w:rPr>
          <w:sz w:val="20"/>
          <w:szCs w:val="20"/>
          <w:lang w:val="en-US"/>
        </w:rPr>
        <w:t>R</w:t>
      </w:r>
      <w:r w:rsidRPr="000438A7">
        <w:rPr>
          <w:sz w:val="20"/>
          <w:szCs w:val="20"/>
          <w:lang w:val="en-US"/>
        </w:rPr>
        <w:t xml:space="preserve"> =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upervised </w:t>
      </w:r>
      <w:r>
        <w:rPr>
          <w:sz w:val="20"/>
          <w:szCs w:val="20"/>
          <w:lang w:val="en-US"/>
        </w:rPr>
        <w:t>L</w:t>
      </w:r>
      <w:r w:rsidRPr="000438A7">
        <w:rPr>
          <w:sz w:val="20"/>
          <w:szCs w:val="20"/>
          <w:lang w:val="en-US"/>
        </w:rPr>
        <w:t xml:space="preserve">inear </w:t>
      </w:r>
      <w:r>
        <w:rPr>
          <w:sz w:val="20"/>
          <w:szCs w:val="20"/>
          <w:lang w:val="en-US"/>
        </w:rPr>
        <w:t>R</w:t>
      </w:r>
      <w:r w:rsidRPr="000438A7">
        <w:rPr>
          <w:sz w:val="20"/>
          <w:szCs w:val="20"/>
          <w:lang w:val="en-US"/>
        </w:rPr>
        <w:t xml:space="preserve">egression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</w:t>
      </w:r>
      <w:r>
        <w:rPr>
          <w:sz w:val="20"/>
          <w:szCs w:val="20"/>
          <w:lang w:val="en-US"/>
        </w:rPr>
        <w:t xml:space="preserve">RF = Random Forest; </w:t>
      </w:r>
      <w:r w:rsidRPr="000438A7">
        <w:rPr>
          <w:sz w:val="20"/>
          <w:szCs w:val="20"/>
          <w:lang w:val="en-US"/>
        </w:rPr>
        <w:t xml:space="preserve">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  <w:r>
        <w:rPr>
          <w:sz w:val="20"/>
          <w:szCs w:val="20"/>
          <w:lang w:val="en-US"/>
        </w:rPr>
        <w:t>; CV = Cross Validation; EV = External Validation</w:t>
      </w:r>
    </w:p>
    <w:p w14:paraId="6C2453EA" w14:textId="77777777" w:rsidR="00256DFA" w:rsidRDefault="00256DFA" w:rsidP="00256DFA">
      <w:r>
        <w:rPr>
          <w:noProof/>
          <w:lang w:val="en-PH" w:eastAsia="en-PH"/>
        </w:rPr>
        <w:lastRenderedPageBreak/>
        <w:drawing>
          <wp:inline distT="0" distB="0" distL="0" distR="0" wp14:anchorId="26A72CFE" wp14:editId="7675C404">
            <wp:extent cx="6858000" cy="5534660"/>
            <wp:effectExtent l="0" t="0" r="0" b="889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o22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534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B424BB" w14:textId="187136C4" w:rsidR="00256DFA" w:rsidRDefault="00256DFA" w:rsidP="00256DFA">
      <w:r>
        <w:t>Figure S</w:t>
      </w:r>
      <w:r w:rsidR="00B9465B">
        <w:t>7</w:t>
      </w:r>
      <w:r>
        <w:t xml:space="preserve">. Model </w:t>
      </w:r>
      <w:r w:rsidRPr="00111221">
        <w:t>Training</w:t>
      </w:r>
      <w:r>
        <w:t>-R</w:t>
      </w:r>
      <w:r w:rsidRPr="008053F4">
        <w:rPr>
          <w:vertAlign w:val="superscript"/>
        </w:rPr>
        <w:t>2</w:t>
      </w:r>
      <w:r>
        <w:t xml:space="preserve">, </w:t>
      </w:r>
      <w:r w:rsidR="00CA0A80">
        <w:t>CV R</w:t>
      </w:r>
      <w:r w:rsidRPr="008053F4">
        <w:rPr>
          <w:vertAlign w:val="superscript"/>
        </w:rPr>
        <w:t>2</w:t>
      </w:r>
      <w:r>
        <w:t xml:space="preserve"> and </w:t>
      </w:r>
      <w:r w:rsidR="00CA0A80">
        <w:t>EV R</w:t>
      </w:r>
      <w:r w:rsidRPr="008053F4">
        <w:rPr>
          <w:vertAlign w:val="superscript"/>
        </w:rPr>
        <w:t>2</w:t>
      </w:r>
      <w:r>
        <w:t xml:space="preserve"> of NO</w:t>
      </w:r>
      <w:r w:rsidRPr="008053F4">
        <w:rPr>
          <w:vertAlign w:val="subscript"/>
        </w:rPr>
        <w:t>2</w:t>
      </w:r>
      <w:r>
        <w:t xml:space="preserve"> models with reduced number of potential predictors offered (the number of all potential predictors is 150)</w:t>
      </w:r>
    </w:p>
    <w:p w14:paraId="41F1E2FD" w14:textId="77777777" w:rsidR="00256DFA" w:rsidRDefault="00256DFA" w:rsidP="00256DFA">
      <w:pPr>
        <w:rPr>
          <w:sz w:val="20"/>
          <w:szCs w:val="20"/>
          <w:lang w:val="en-US"/>
        </w:rPr>
      </w:pPr>
      <w:r w:rsidRPr="000438A7">
        <w:rPr>
          <w:sz w:val="20"/>
          <w:szCs w:val="20"/>
          <w:lang w:val="en-US"/>
        </w:rPr>
        <w:t>SL</w:t>
      </w:r>
      <w:r>
        <w:rPr>
          <w:sz w:val="20"/>
          <w:szCs w:val="20"/>
          <w:lang w:val="en-US"/>
        </w:rPr>
        <w:t>R</w:t>
      </w:r>
      <w:r w:rsidRPr="000438A7">
        <w:rPr>
          <w:sz w:val="20"/>
          <w:szCs w:val="20"/>
          <w:lang w:val="en-US"/>
        </w:rPr>
        <w:t xml:space="preserve"> =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upervised </w:t>
      </w:r>
      <w:r>
        <w:rPr>
          <w:sz w:val="20"/>
          <w:szCs w:val="20"/>
          <w:lang w:val="en-US"/>
        </w:rPr>
        <w:t>L</w:t>
      </w:r>
      <w:r w:rsidRPr="000438A7">
        <w:rPr>
          <w:sz w:val="20"/>
          <w:szCs w:val="20"/>
          <w:lang w:val="en-US"/>
        </w:rPr>
        <w:t xml:space="preserve">inear </w:t>
      </w:r>
      <w:r>
        <w:rPr>
          <w:sz w:val="20"/>
          <w:szCs w:val="20"/>
          <w:lang w:val="en-US"/>
        </w:rPr>
        <w:t>R</w:t>
      </w:r>
      <w:r w:rsidRPr="000438A7">
        <w:rPr>
          <w:sz w:val="20"/>
          <w:szCs w:val="20"/>
          <w:lang w:val="en-US"/>
        </w:rPr>
        <w:t xml:space="preserve">egression; EN75 = </w:t>
      </w:r>
      <w:r>
        <w:rPr>
          <w:sz w:val="20"/>
          <w:szCs w:val="20"/>
          <w:lang w:val="en-US"/>
        </w:rPr>
        <w:t>E</w:t>
      </w:r>
      <w:r w:rsidRPr="000438A7">
        <w:rPr>
          <w:sz w:val="20"/>
          <w:szCs w:val="20"/>
          <w:lang w:val="en-US"/>
        </w:rPr>
        <w:t xml:space="preserve">lastic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t with α=0.75; </w:t>
      </w:r>
      <w:r>
        <w:rPr>
          <w:sz w:val="20"/>
          <w:szCs w:val="20"/>
          <w:lang w:val="en-US"/>
        </w:rPr>
        <w:t xml:space="preserve">RF = Random Forest; </w:t>
      </w:r>
      <w:r w:rsidRPr="000438A7">
        <w:rPr>
          <w:sz w:val="20"/>
          <w:szCs w:val="20"/>
          <w:lang w:val="en-US"/>
        </w:rPr>
        <w:t xml:space="preserve">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  <w:r>
        <w:rPr>
          <w:sz w:val="20"/>
          <w:szCs w:val="20"/>
          <w:lang w:val="en-US"/>
        </w:rPr>
        <w:t>; CV = Cross Validation; EV = External Validation</w:t>
      </w:r>
      <w:r>
        <w:rPr>
          <w:sz w:val="20"/>
          <w:szCs w:val="20"/>
          <w:lang w:val="en-US"/>
        </w:rPr>
        <w:br w:type="page"/>
      </w:r>
    </w:p>
    <w:p w14:paraId="779DE191" w14:textId="4A4EBC71" w:rsidR="00256DFA" w:rsidRDefault="00B10A7E" w:rsidP="00256DFA">
      <w:pPr>
        <w:rPr>
          <w:lang w:val="en-US"/>
        </w:rPr>
      </w:pPr>
      <w:bookmarkStart w:id="7" w:name="_Hlk7692551"/>
      <w:r>
        <w:rPr>
          <w:noProof/>
          <w:lang w:val="en-PH" w:eastAsia="en-PH"/>
        </w:rPr>
        <w:lastRenderedPageBreak/>
        <w:drawing>
          <wp:inline distT="0" distB="0" distL="0" distR="0" wp14:anchorId="17017BB9" wp14:editId="3E26EE04">
            <wp:extent cx="5515124" cy="5486400"/>
            <wp:effectExtent l="0" t="0" r="952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kriging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7202" cy="54884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E379D3" w14:textId="1F0EAC54" w:rsidR="00256DFA" w:rsidRDefault="00256DFA" w:rsidP="00256DFA">
      <w:r w:rsidRPr="007C0745">
        <w:rPr>
          <w:lang w:val="en-US"/>
        </w:rPr>
        <w:t>Figure S</w:t>
      </w:r>
      <w:r w:rsidR="00B9465B">
        <w:rPr>
          <w:lang w:val="en-US"/>
        </w:rPr>
        <w:t>8</w:t>
      </w:r>
      <w:r w:rsidRPr="007C0745">
        <w:rPr>
          <w:lang w:val="en-US"/>
        </w:rPr>
        <w:t xml:space="preserve">. </w:t>
      </w:r>
      <w:r>
        <w:t>Correlation of PM</w:t>
      </w:r>
      <w:r w:rsidRPr="008053F4">
        <w:rPr>
          <w:vertAlign w:val="subscript"/>
        </w:rPr>
        <w:t>2.5</w:t>
      </w:r>
      <w:r>
        <w:t xml:space="preserve"> estimations </w:t>
      </w:r>
      <w:r>
        <w:rPr>
          <w:rFonts w:hint="eastAsia"/>
        </w:rPr>
        <w:t>at</w:t>
      </w:r>
      <w:r>
        <w:t xml:space="preserve"> ESCAPE sites predicted by </w:t>
      </w:r>
      <w:r w:rsidR="00897B58">
        <w:t xml:space="preserve">selected models plus kriging </w:t>
      </w:r>
    </w:p>
    <w:p w14:paraId="77C5811F" w14:textId="00052A88" w:rsidR="00256DFA" w:rsidRDefault="00897B58" w:rsidP="00256DFA">
      <w:pPr>
        <w:spacing w:after="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BLR</w:t>
      </w:r>
      <w:r w:rsidRPr="000438A7">
        <w:rPr>
          <w:sz w:val="20"/>
          <w:szCs w:val="20"/>
          <w:lang w:val="en-US"/>
        </w:rPr>
        <w:t xml:space="preserve"> = </w:t>
      </w:r>
      <w:r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Backward stepwise Linear Regression</w:t>
      </w:r>
      <w:r w:rsidRPr="000438A7">
        <w:rPr>
          <w:sz w:val="20"/>
          <w:szCs w:val="20"/>
          <w:lang w:val="en-US"/>
        </w:rPr>
        <w:t xml:space="preserve">; </w:t>
      </w:r>
      <w:r w:rsidR="00256DFA" w:rsidRPr="000438A7">
        <w:rPr>
          <w:sz w:val="20"/>
          <w:szCs w:val="20"/>
          <w:lang w:val="en-US"/>
        </w:rPr>
        <w:t>SL</w:t>
      </w:r>
      <w:r w:rsidR="00256DFA">
        <w:rPr>
          <w:sz w:val="20"/>
          <w:szCs w:val="20"/>
          <w:lang w:val="en-US"/>
        </w:rPr>
        <w:t>R</w:t>
      </w:r>
      <w:r w:rsidR="00256DFA" w:rsidRPr="000438A7">
        <w:rPr>
          <w:sz w:val="20"/>
          <w:szCs w:val="20"/>
          <w:lang w:val="en-US"/>
        </w:rPr>
        <w:t xml:space="preserve"> = </w:t>
      </w:r>
      <w:r w:rsidR="00256DFA"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Supervised Linear Regression</w:t>
      </w:r>
      <w:r w:rsidR="00256DFA" w:rsidRPr="000438A7">
        <w:rPr>
          <w:sz w:val="20"/>
          <w:szCs w:val="20"/>
          <w:lang w:val="en-US"/>
        </w:rPr>
        <w:t xml:space="preserve">; </w:t>
      </w:r>
      <w:r w:rsidRPr="000438A7">
        <w:rPr>
          <w:sz w:val="20"/>
          <w:szCs w:val="20"/>
          <w:lang w:val="en-US"/>
        </w:rPr>
        <w:t xml:space="preserve">LASSO = Least </w:t>
      </w:r>
      <w:r>
        <w:rPr>
          <w:sz w:val="20"/>
          <w:szCs w:val="20"/>
          <w:lang w:val="en-US"/>
        </w:rPr>
        <w:t>A</w:t>
      </w:r>
      <w:r w:rsidRPr="000438A7">
        <w:rPr>
          <w:sz w:val="20"/>
          <w:szCs w:val="20"/>
          <w:lang w:val="en-US"/>
        </w:rPr>
        <w:t xml:space="preserve">bsolute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hrinkage and </w:t>
      </w:r>
      <w:r>
        <w:rPr>
          <w:sz w:val="20"/>
          <w:szCs w:val="20"/>
          <w:lang w:val="en-US"/>
        </w:rPr>
        <w:t>S</w:t>
      </w:r>
      <w:r w:rsidRPr="000438A7">
        <w:rPr>
          <w:sz w:val="20"/>
          <w:szCs w:val="20"/>
          <w:lang w:val="en-US"/>
        </w:rPr>
        <w:t xml:space="preserve">election </w:t>
      </w:r>
      <w:r>
        <w:rPr>
          <w:sz w:val="20"/>
          <w:szCs w:val="20"/>
          <w:lang w:val="en-US"/>
        </w:rPr>
        <w:t>O</w:t>
      </w:r>
      <w:r w:rsidRPr="000438A7">
        <w:rPr>
          <w:sz w:val="20"/>
          <w:szCs w:val="20"/>
          <w:lang w:val="en-US"/>
        </w:rPr>
        <w:t xml:space="preserve">perator; </w:t>
      </w:r>
      <w:r w:rsidR="00256DFA" w:rsidRPr="000438A7">
        <w:rPr>
          <w:sz w:val="20"/>
          <w:szCs w:val="20"/>
          <w:lang w:val="en-US"/>
        </w:rPr>
        <w:t xml:space="preserve">GBM = </w:t>
      </w:r>
      <w:r w:rsidR="00256DFA" w:rsidRPr="00EB78F7">
        <w:rPr>
          <w:rFonts w:ascii="Calibri" w:eastAsia="Times New Roman" w:hAnsi="Calibri" w:cs="Calibri"/>
          <w:color w:val="000000"/>
          <w:sz w:val="20"/>
          <w:szCs w:val="20"/>
          <w:lang w:val="en-US"/>
        </w:rPr>
        <w:t>Generalized Boosted Machine</w:t>
      </w:r>
      <w:r w:rsidRPr="000438A7">
        <w:rPr>
          <w:sz w:val="20"/>
          <w:szCs w:val="20"/>
          <w:lang w:val="en-US"/>
        </w:rPr>
        <w:t xml:space="preserve">; ANN = Artifici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 xml:space="preserve">eural </w:t>
      </w:r>
      <w:r>
        <w:rPr>
          <w:sz w:val="20"/>
          <w:szCs w:val="20"/>
          <w:lang w:val="en-US"/>
        </w:rPr>
        <w:t>N</w:t>
      </w:r>
      <w:r w:rsidRPr="000438A7">
        <w:rPr>
          <w:sz w:val="20"/>
          <w:szCs w:val="20"/>
          <w:lang w:val="en-US"/>
        </w:rPr>
        <w:t>etwork</w:t>
      </w:r>
    </w:p>
    <w:bookmarkEnd w:id="7"/>
    <w:p w14:paraId="6EF76AA2" w14:textId="77777777" w:rsidR="00256DFA" w:rsidRPr="007C0745" w:rsidRDefault="00256DFA" w:rsidP="00256DFA">
      <w:pPr>
        <w:rPr>
          <w:lang w:val="en-US"/>
        </w:rPr>
      </w:pPr>
      <w:r w:rsidRPr="007C0745">
        <w:rPr>
          <w:lang w:val="en-US"/>
        </w:rPr>
        <w:br w:type="page"/>
      </w:r>
    </w:p>
    <w:p w14:paraId="24C2CA1B" w14:textId="77777777" w:rsidR="00256DFA" w:rsidRPr="007C0745" w:rsidRDefault="00256DFA" w:rsidP="00256DFA">
      <w:pPr>
        <w:rPr>
          <w:lang w:val="en-US"/>
        </w:rPr>
        <w:sectPr w:rsidR="00256DFA" w:rsidRPr="007C0745" w:rsidSect="00BD6598">
          <w:pgSz w:w="12240" w:h="15840"/>
          <w:pgMar w:top="720" w:right="720" w:bottom="720" w:left="720" w:header="708" w:footer="708" w:gutter="0"/>
          <w:cols w:space="708"/>
          <w:docGrid w:linePitch="360"/>
        </w:sectPr>
      </w:pPr>
    </w:p>
    <w:p w14:paraId="1CD9E78D" w14:textId="07FB51A5" w:rsidR="00256DFA" w:rsidRPr="00256DFA" w:rsidRDefault="00256DFA" w:rsidP="00256DFA">
      <w:pPr>
        <w:pStyle w:val="EndNoteBibliography"/>
        <w:spacing w:after="0"/>
        <w:rPr>
          <w:b/>
          <w:lang w:val="nl-NL"/>
        </w:rPr>
      </w:pPr>
      <w:r w:rsidRPr="00256DFA">
        <w:rPr>
          <w:b/>
          <w:lang w:val="nl-NL"/>
        </w:rPr>
        <w:lastRenderedPageBreak/>
        <w:t>References</w:t>
      </w:r>
    </w:p>
    <w:p w14:paraId="4F77CEE1" w14:textId="77777777" w:rsidR="00256DFA" w:rsidRPr="00256DFA" w:rsidRDefault="00256DFA" w:rsidP="00256DFA">
      <w:pPr>
        <w:pStyle w:val="EndNoteBibliography"/>
        <w:spacing w:after="0"/>
        <w:rPr>
          <w:lang w:val="nl-NL"/>
        </w:rPr>
      </w:pPr>
    </w:p>
    <w:p w14:paraId="5FD02E05" w14:textId="5C4D3C11" w:rsidR="00256DFA" w:rsidRPr="00864FB5" w:rsidRDefault="00256DFA" w:rsidP="00256DFA">
      <w:pPr>
        <w:pStyle w:val="EndNoteBibliography"/>
        <w:spacing w:after="0"/>
      </w:pPr>
      <w:r w:rsidRPr="00412AAC">
        <w:rPr>
          <w:lang w:val="nl-NL"/>
        </w:rPr>
        <w:t xml:space="preserve">de Hoogh K, Gulliver J, van Donkelaar A, et al. 2016. </w:t>
      </w:r>
      <w:r w:rsidRPr="00864FB5">
        <w:t>Development of west-european pm 2.5 and no 2 land use regression models incorporating satellite-derived and chemical transport modelling data. Environmental research 151:1-10.</w:t>
      </w:r>
    </w:p>
    <w:p w14:paraId="50826935" w14:textId="77777777" w:rsidR="00256DFA" w:rsidRPr="00864FB5" w:rsidRDefault="00256DFA" w:rsidP="00256DFA">
      <w:pPr>
        <w:pStyle w:val="EndNoteBibliography"/>
        <w:spacing w:after="0"/>
      </w:pPr>
      <w:r w:rsidRPr="00864FB5">
        <w:t>Iglewicz B. 1983. Robust scale estimators and confidence intervals for location:New York: Wiley.</w:t>
      </w:r>
    </w:p>
    <w:p w14:paraId="360AE59B" w14:textId="77777777" w:rsidR="00256DFA" w:rsidRPr="00864FB5" w:rsidRDefault="00256DFA" w:rsidP="00256DFA">
      <w:pPr>
        <w:pStyle w:val="EndNoteBibliography"/>
      </w:pPr>
      <w:r w:rsidRPr="00864FB5">
        <w:t>Schalkoff RJ. 1997. Artificial neural networks:McGraw-Hill New York.</w:t>
      </w:r>
    </w:p>
    <w:p w14:paraId="5B172C7F" w14:textId="4EA2F2E6" w:rsidR="00256DFA" w:rsidRPr="00F34645" w:rsidRDefault="00256DFA" w:rsidP="00256DFA"/>
    <w:p w14:paraId="7D084FA4" w14:textId="7442107B" w:rsidR="00F957BF" w:rsidRPr="005A742D" w:rsidRDefault="00F957BF" w:rsidP="00F56A07">
      <w:pPr>
        <w:spacing w:after="0"/>
        <w:rPr>
          <w:lang w:val="en-US"/>
        </w:rPr>
      </w:pPr>
    </w:p>
    <w:sectPr w:rsidR="00F957BF" w:rsidRPr="005A742D" w:rsidSect="00BD6598"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MMI10">
    <w:altName w:val="Times New Roman"/>
    <w:charset w:val="A1"/>
    <w:family w:val="auto"/>
    <w:pitch w:val="default"/>
    <w:sig w:usb0="00000081" w:usb1="08070000" w:usb2="00000010" w:usb3="00000000" w:csb0="00020008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01C0E"/>
    <w:multiLevelType w:val="hybridMultilevel"/>
    <w:tmpl w:val="DD8E4D80"/>
    <w:lvl w:ilvl="0" w:tplc="951498CA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17327F0C"/>
    <w:multiLevelType w:val="hybridMultilevel"/>
    <w:tmpl w:val="2620F4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94359A4"/>
    <w:multiLevelType w:val="hybridMultilevel"/>
    <w:tmpl w:val="01C8BCB6"/>
    <w:lvl w:ilvl="0" w:tplc="E2D8FA6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44A12A2"/>
    <w:multiLevelType w:val="hybridMultilevel"/>
    <w:tmpl w:val="95E84C3A"/>
    <w:lvl w:ilvl="0" w:tplc="7610AAE4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1"/>
  </w:num>
  <w:num w:numId="10">
    <w:abstractNumId w:val="2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doNotDisplayPageBoundarie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Total_Editing_Time" w:val="0"/>
  </w:docVars>
  <w:rsids>
    <w:rsidRoot w:val="00E93A3E"/>
    <w:rsid w:val="00006512"/>
    <w:rsid w:val="00007773"/>
    <w:rsid w:val="000101F4"/>
    <w:rsid w:val="0001470C"/>
    <w:rsid w:val="00025769"/>
    <w:rsid w:val="000278E9"/>
    <w:rsid w:val="00042907"/>
    <w:rsid w:val="00043A3D"/>
    <w:rsid w:val="000476CD"/>
    <w:rsid w:val="00051FC0"/>
    <w:rsid w:val="00052CB6"/>
    <w:rsid w:val="0005427C"/>
    <w:rsid w:val="000805D6"/>
    <w:rsid w:val="00093B67"/>
    <w:rsid w:val="00093D5E"/>
    <w:rsid w:val="000A3424"/>
    <w:rsid w:val="000B0182"/>
    <w:rsid w:val="000B681D"/>
    <w:rsid w:val="000B74B5"/>
    <w:rsid w:val="000B7F11"/>
    <w:rsid w:val="000C5DED"/>
    <w:rsid w:val="000E35CC"/>
    <w:rsid w:val="000E3A47"/>
    <w:rsid w:val="000E4A0A"/>
    <w:rsid w:val="00100021"/>
    <w:rsid w:val="00110288"/>
    <w:rsid w:val="001106BC"/>
    <w:rsid w:val="00113215"/>
    <w:rsid w:val="00133E8E"/>
    <w:rsid w:val="00142C45"/>
    <w:rsid w:val="0014649F"/>
    <w:rsid w:val="00151FA7"/>
    <w:rsid w:val="00156BFE"/>
    <w:rsid w:val="00162191"/>
    <w:rsid w:val="001928D0"/>
    <w:rsid w:val="001A4FEC"/>
    <w:rsid w:val="001B0B04"/>
    <w:rsid w:val="001B1AD5"/>
    <w:rsid w:val="001B4F1A"/>
    <w:rsid w:val="001B6C8E"/>
    <w:rsid w:val="001D01E1"/>
    <w:rsid w:val="001D2B08"/>
    <w:rsid w:val="001D44CC"/>
    <w:rsid w:val="001D46D5"/>
    <w:rsid w:val="001D55D0"/>
    <w:rsid w:val="001D7A7E"/>
    <w:rsid w:val="001D7AD0"/>
    <w:rsid w:val="001D7FC2"/>
    <w:rsid w:val="001E658F"/>
    <w:rsid w:val="001F350E"/>
    <w:rsid w:val="002112D8"/>
    <w:rsid w:val="00211EEE"/>
    <w:rsid w:val="002124D8"/>
    <w:rsid w:val="00215733"/>
    <w:rsid w:val="002237B2"/>
    <w:rsid w:val="002276A2"/>
    <w:rsid w:val="00244184"/>
    <w:rsid w:val="00247C2C"/>
    <w:rsid w:val="002545CD"/>
    <w:rsid w:val="00256DFA"/>
    <w:rsid w:val="00267B7D"/>
    <w:rsid w:val="00280F2F"/>
    <w:rsid w:val="00281445"/>
    <w:rsid w:val="00293063"/>
    <w:rsid w:val="002951A3"/>
    <w:rsid w:val="0029554F"/>
    <w:rsid w:val="00296691"/>
    <w:rsid w:val="00296F5A"/>
    <w:rsid w:val="002B134F"/>
    <w:rsid w:val="002B1ADA"/>
    <w:rsid w:val="002B3384"/>
    <w:rsid w:val="002B54D8"/>
    <w:rsid w:val="002C504A"/>
    <w:rsid w:val="002C72D1"/>
    <w:rsid w:val="002D523C"/>
    <w:rsid w:val="002E247E"/>
    <w:rsid w:val="002E4C10"/>
    <w:rsid w:val="002F1FF4"/>
    <w:rsid w:val="0030151F"/>
    <w:rsid w:val="00304D2B"/>
    <w:rsid w:val="00313C03"/>
    <w:rsid w:val="00334768"/>
    <w:rsid w:val="003404C1"/>
    <w:rsid w:val="003408DC"/>
    <w:rsid w:val="003422C9"/>
    <w:rsid w:val="0035222F"/>
    <w:rsid w:val="0036693C"/>
    <w:rsid w:val="00367193"/>
    <w:rsid w:val="003B24C2"/>
    <w:rsid w:val="003C16DA"/>
    <w:rsid w:val="003C2B0E"/>
    <w:rsid w:val="003C5E41"/>
    <w:rsid w:val="003D6FA9"/>
    <w:rsid w:val="003E25D7"/>
    <w:rsid w:val="003E63DA"/>
    <w:rsid w:val="003F7C9D"/>
    <w:rsid w:val="004001CA"/>
    <w:rsid w:val="00401FCC"/>
    <w:rsid w:val="00406858"/>
    <w:rsid w:val="004171B5"/>
    <w:rsid w:val="00431DFF"/>
    <w:rsid w:val="004350E1"/>
    <w:rsid w:val="0044208B"/>
    <w:rsid w:val="00443E1F"/>
    <w:rsid w:val="0044475F"/>
    <w:rsid w:val="004545EB"/>
    <w:rsid w:val="00462BEC"/>
    <w:rsid w:val="0047205D"/>
    <w:rsid w:val="004935FB"/>
    <w:rsid w:val="00494ECA"/>
    <w:rsid w:val="004A711C"/>
    <w:rsid w:val="004E6028"/>
    <w:rsid w:val="004F291F"/>
    <w:rsid w:val="004F2D27"/>
    <w:rsid w:val="00500AED"/>
    <w:rsid w:val="005024F1"/>
    <w:rsid w:val="00505268"/>
    <w:rsid w:val="00506305"/>
    <w:rsid w:val="00524620"/>
    <w:rsid w:val="005378D5"/>
    <w:rsid w:val="00546E36"/>
    <w:rsid w:val="00550B98"/>
    <w:rsid w:val="005668ED"/>
    <w:rsid w:val="00581242"/>
    <w:rsid w:val="00581E13"/>
    <w:rsid w:val="005876B3"/>
    <w:rsid w:val="00590871"/>
    <w:rsid w:val="00592363"/>
    <w:rsid w:val="005A6752"/>
    <w:rsid w:val="005A742D"/>
    <w:rsid w:val="005D52BC"/>
    <w:rsid w:val="005E6533"/>
    <w:rsid w:val="00601D9B"/>
    <w:rsid w:val="006279C6"/>
    <w:rsid w:val="006359A2"/>
    <w:rsid w:val="006374E1"/>
    <w:rsid w:val="00650323"/>
    <w:rsid w:val="00650C96"/>
    <w:rsid w:val="00655391"/>
    <w:rsid w:val="006644AB"/>
    <w:rsid w:val="00680065"/>
    <w:rsid w:val="00683424"/>
    <w:rsid w:val="006845E0"/>
    <w:rsid w:val="00684B57"/>
    <w:rsid w:val="00685DAB"/>
    <w:rsid w:val="00691413"/>
    <w:rsid w:val="006974FA"/>
    <w:rsid w:val="00697B32"/>
    <w:rsid w:val="006A068E"/>
    <w:rsid w:val="006A3F4E"/>
    <w:rsid w:val="006A67A7"/>
    <w:rsid w:val="006A6A48"/>
    <w:rsid w:val="006A7DDB"/>
    <w:rsid w:val="006B5881"/>
    <w:rsid w:val="006D1671"/>
    <w:rsid w:val="006D4E25"/>
    <w:rsid w:val="006D77A6"/>
    <w:rsid w:val="006E1D2E"/>
    <w:rsid w:val="006E6877"/>
    <w:rsid w:val="006F0EF9"/>
    <w:rsid w:val="006F4C8D"/>
    <w:rsid w:val="00732089"/>
    <w:rsid w:val="00751753"/>
    <w:rsid w:val="00756607"/>
    <w:rsid w:val="007706D0"/>
    <w:rsid w:val="00775371"/>
    <w:rsid w:val="00780199"/>
    <w:rsid w:val="007806E4"/>
    <w:rsid w:val="007815BE"/>
    <w:rsid w:val="00781A88"/>
    <w:rsid w:val="00796736"/>
    <w:rsid w:val="007B1333"/>
    <w:rsid w:val="007D20BB"/>
    <w:rsid w:val="007E1E03"/>
    <w:rsid w:val="007E7804"/>
    <w:rsid w:val="007F2CF6"/>
    <w:rsid w:val="007F5A31"/>
    <w:rsid w:val="008064F6"/>
    <w:rsid w:val="008146A8"/>
    <w:rsid w:val="008211E5"/>
    <w:rsid w:val="00823FB9"/>
    <w:rsid w:val="008240A3"/>
    <w:rsid w:val="00842631"/>
    <w:rsid w:val="00844EF8"/>
    <w:rsid w:val="0085388C"/>
    <w:rsid w:val="008618D6"/>
    <w:rsid w:val="00864575"/>
    <w:rsid w:val="008750BF"/>
    <w:rsid w:val="008821C1"/>
    <w:rsid w:val="008908AC"/>
    <w:rsid w:val="00897B58"/>
    <w:rsid w:val="008B6C2B"/>
    <w:rsid w:val="008C2206"/>
    <w:rsid w:val="008C220F"/>
    <w:rsid w:val="008C48C4"/>
    <w:rsid w:val="008F4D47"/>
    <w:rsid w:val="008F613C"/>
    <w:rsid w:val="008F6A48"/>
    <w:rsid w:val="009046A8"/>
    <w:rsid w:val="009141AF"/>
    <w:rsid w:val="0091631A"/>
    <w:rsid w:val="00934969"/>
    <w:rsid w:val="00942330"/>
    <w:rsid w:val="00973B5D"/>
    <w:rsid w:val="00974B70"/>
    <w:rsid w:val="009825D5"/>
    <w:rsid w:val="00985430"/>
    <w:rsid w:val="00987B0E"/>
    <w:rsid w:val="009940B0"/>
    <w:rsid w:val="009A78D1"/>
    <w:rsid w:val="009E0592"/>
    <w:rsid w:val="009E2A71"/>
    <w:rsid w:val="009F7960"/>
    <w:rsid w:val="00A10AD8"/>
    <w:rsid w:val="00A34193"/>
    <w:rsid w:val="00A345E8"/>
    <w:rsid w:val="00A446A1"/>
    <w:rsid w:val="00A65533"/>
    <w:rsid w:val="00A81F4B"/>
    <w:rsid w:val="00A8308C"/>
    <w:rsid w:val="00A97002"/>
    <w:rsid w:val="00AA61B7"/>
    <w:rsid w:val="00AB4BB1"/>
    <w:rsid w:val="00AC3B95"/>
    <w:rsid w:val="00AF5360"/>
    <w:rsid w:val="00B04359"/>
    <w:rsid w:val="00B10A7E"/>
    <w:rsid w:val="00B23543"/>
    <w:rsid w:val="00B24C1C"/>
    <w:rsid w:val="00B32CCF"/>
    <w:rsid w:val="00B343B1"/>
    <w:rsid w:val="00B355E1"/>
    <w:rsid w:val="00B569B0"/>
    <w:rsid w:val="00B62AA5"/>
    <w:rsid w:val="00B62D29"/>
    <w:rsid w:val="00B74B08"/>
    <w:rsid w:val="00B85CD6"/>
    <w:rsid w:val="00B87770"/>
    <w:rsid w:val="00B878AD"/>
    <w:rsid w:val="00B9465B"/>
    <w:rsid w:val="00BA2CF7"/>
    <w:rsid w:val="00BA520D"/>
    <w:rsid w:val="00BB1333"/>
    <w:rsid w:val="00BD6598"/>
    <w:rsid w:val="00BF07DA"/>
    <w:rsid w:val="00BF5204"/>
    <w:rsid w:val="00BF69E8"/>
    <w:rsid w:val="00BF6A71"/>
    <w:rsid w:val="00C02B33"/>
    <w:rsid w:val="00C04A97"/>
    <w:rsid w:val="00C05DDA"/>
    <w:rsid w:val="00C12877"/>
    <w:rsid w:val="00C15292"/>
    <w:rsid w:val="00C246D4"/>
    <w:rsid w:val="00C37866"/>
    <w:rsid w:val="00C42201"/>
    <w:rsid w:val="00C542CC"/>
    <w:rsid w:val="00C61FEF"/>
    <w:rsid w:val="00C67494"/>
    <w:rsid w:val="00C718E4"/>
    <w:rsid w:val="00C82B78"/>
    <w:rsid w:val="00C8745E"/>
    <w:rsid w:val="00C937B8"/>
    <w:rsid w:val="00CA0A80"/>
    <w:rsid w:val="00CB0256"/>
    <w:rsid w:val="00CB1998"/>
    <w:rsid w:val="00CC4A4C"/>
    <w:rsid w:val="00CD1291"/>
    <w:rsid w:val="00CD5718"/>
    <w:rsid w:val="00CE7AE9"/>
    <w:rsid w:val="00CF256D"/>
    <w:rsid w:val="00CF6CE2"/>
    <w:rsid w:val="00D200FF"/>
    <w:rsid w:val="00D21BBA"/>
    <w:rsid w:val="00D34523"/>
    <w:rsid w:val="00D3525D"/>
    <w:rsid w:val="00D503C1"/>
    <w:rsid w:val="00D657CC"/>
    <w:rsid w:val="00D714E6"/>
    <w:rsid w:val="00D83E23"/>
    <w:rsid w:val="00D91A29"/>
    <w:rsid w:val="00DB681A"/>
    <w:rsid w:val="00DD0854"/>
    <w:rsid w:val="00DE626D"/>
    <w:rsid w:val="00DF5D5E"/>
    <w:rsid w:val="00E07E5E"/>
    <w:rsid w:val="00E13E4B"/>
    <w:rsid w:val="00E145E8"/>
    <w:rsid w:val="00E30A9C"/>
    <w:rsid w:val="00E51729"/>
    <w:rsid w:val="00E52B6E"/>
    <w:rsid w:val="00E53AF4"/>
    <w:rsid w:val="00E90B6F"/>
    <w:rsid w:val="00E93A3E"/>
    <w:rsid w:val="00EA0420"/>
    <w:rsid w:val="00EB18DD"/>
    <w:rsid w:val="00EB5D03"/>
    <w:rsid w:val="00EC2043"/>
    <w:rsid w:val="00ED23D5"/>
    <w:rsid w:val="00ED2592"/>
    <w:rsid w:val="00EE27A9"/>
    <w:rsid w:val="00EE342D"/>
    <w:rsid w:val="00EE4E0F"/>
    <w:rsid w:val="00F1473E"/>
    <w:rsid w:val="00F17A79"/>
    <w:rsid w:val="00F223F7"/>
    <w:rsid w:val="00F23C40"/>
    <w:rsid w:val="00F249E2"/>
    <w:rsid w:val="00F278E0"/>
    <w:rsid w:val="00F3506D"/>
    <w:rsid w:val="00F44B3F"/>
    <w:rsid w:val="00F51773"/>
    <w:rsid w:val="00F56A07"/>
    <w:rsid w:val="00F71CAA"/>
    <w:rsid w:val="00F77364"/>
    <w:rsid w:val="00F77C45"/>
    <w:rsid w:val="00F92A3A"/>
    <w:rsid w:val="00F9556D"/>
    <w:rsid w:val="00F957BF"/>
    <w:rsid w:val="00F97680"/>
    <w:rsid w:val="00FA380B"/>
    <w:rsid w:val="00FB558C"/>
    <w:rsid w:val="00FC3016"/>
    <w:rsid w:val="00FD6431"/>
    <w:rsid w:val="00FE1E3E"/>
    <w:rsid w:val="00FF42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EDD62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3A3E"/>
    <w:pPr>
      <w:spacing w:after="200" w:line="276" w:lineRule="auto"/>
    </w:pPr>
    <w:rPr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3A3E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3A3E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93A3E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93A3E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93A3E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E93A3E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E93A3E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E93A3E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E93A3E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ulletlist">
    <w:name w:val="Bullet list"/>
    <w:basedOn w:val="ListParagraph"/>
    <w:link w:val="BulletlistChar"/>
    <w:qFormat/>
    <w:rsid w:val="00E93A3E"/>
    <w:pPr>
      <w:spacing w:before="120" w:after="120"/>
      <w:ind w:left="360" w:hanging="360"/>
    </w:pPr>
    <w:rPr>
      <w:rFonts w:eastAsia="Calibri"/>
    </w:rPr>
  </w:style>
  <w:style w:type="character" w:customStyle="1" w:styleId="BulletlistChar">
    <w:name w:val="Bullet list Char"/>
    <w:link w:val="Bulletlist"/>
    <w:rsid w:val="00E93A3E"/>
    <w:rPr>
      <w:rFonts w:eastAsia="Calibri"/>
      <w:sz w:val="24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E93A3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E93A3E"/>
    <w:rPr>
      <w:rFonts w:asciiTheme="majorHAnsi" w:eastAsiaTheme="majorEastAsia" w:hAnsiTheme="majorHAnsi" w:cstheme="majorBidi"/>
      <w:b/>
      <w:bCs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E93A3E"/>
    <w:rPr>
      <w:rFonts w:asciiTheme="majorHAnsi" w:eastAsiaTheme="majorEastAsia" w:hAnsiTheme="majorHAnsi" w:cstheme="majorBidi"/>
      <w:b/>
      <w:bCs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E93A3E"/>
    <w:rPr>
      <w:rFonts w:asciiTheme="majorHAnsi" w:eastAsiaTheme="majorEastAsia" w:hAnsiTheme="majorHAnsi" w:cstheme="majorBidi"/>
      <w:b/>
      <w:bCs/>
      <w:sz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E93A3E"/>
    <w:rPr>
      <w:rFonts w:asciiTheme="majorHAnsi" w:eastAsiaTheme="majorEastAsia" w:hAnsiTheme="majorHAnsi" w:cstheme="majorBidi"/>
      <w:b/>
      <w:bCs/>
      <w:i/>
      <w:iCs/>
      <w:sz w:val="24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rsid w:val="00E93A3E"/>
    <w:rPr>
      <w:rFonts w:asciiTheme="majorHAnsi" w:eastAsiaTheme="majorEastAsia" w:hAnsiTheme="majorHAnsi" w:cstheme="majorBidi"/>
      <w:b/>
      <w:bCs/>
      <w:color w:val="7F7F7F" w:themeColor="text1" w:themeTint="80"/>
      <w:sz w:val="24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E93A3E"/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4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E93A3E"/>
    <w:rPr>
      <w:rFonts w:asciiTheme="majorHAnsi" w:eastAsiaTheme="majorEastAsia" w:hAnsiTheme="majorHAnsi" w:cstheme="majorBidi"/>
      <w:i/>
      <w:iCs/>
      <w:sz w:val="24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rsid w:val="00E93A3E"/>
    <w:rPr>
      <w:rFonts w:asciiTheme="majorHAnsi" w:eastAsiaTheme="majorEastAsia" w:hAnsiTheme="majorHAnsi" w:cstheme="majorBidi"/>
      <w:sz w:val="20"/>
      <w:szCs w:val="20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rsid w:val="00E93A3E"/>
    <w:rPr>
      <w:rFonts w:asciiTheme="majorHAnsi" w:eastAsiaTheme="majorEastAsia" w:hAnsiTheme="majorHAnsi" w:cstheme="majorBidi"/>
      <w:i/>
      <w:iCs/>
      <w:spacing w:val="5"/>
      <w:sz w:val="20"/>
      <w:szCs w:val="20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E93A3E"/>
    <w:pPr>
      <w:spacing w:after="600"/>
    </w:pPr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93A3E"/>
    <w:rPr>
      <w:rFonts w:asciiTheme="majorHAnsi" w:eastAsiaTheme="majorEastAsia" w:hAnsiTheme="majorHAnsi" w:cstheme="majorBidi"/>
      <w:i/>
      <w:iCs/>
      <w:spacing w:val="13"/>
      <w:sz w:val="24"/>
      <w:szCs w:val="24"/>
      <w:lang w:val="en-GB"/>
    </w:rPr>
  </w:style>
  <w:style w:type="character" w:styleId="Emphasis">
    <w:name w:val="Emphasis"/>
    <w:uiPriority w:val="20"/>
    <w:qFormat/>
    <w:rsid w:val="00E93A3E"/>
    <w:rPr>
      <w:b/>
      <w:bCs/>
      <w:i/>
      <w:iCs/>
      <w:spacing w:val="10"/>
      <w:bdr w:val="none" w:sz="0" w:space="0" w:color="auto"/>
      <w:shd w:val="clear" w:color="auto" w:fill="auto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93A3E"/>
    <w:rPr>
      <w:sz w:val="24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E93A3E"/>
    <w:pPr>
      <w:outlineLvl w:val="9"/>
    </w:pPr>
    <w:rPr>
      <w:lang w:bidi="en-US"/>
    </w:rPr>
  </w:style>
  <w:style w:type="paragraph" w:styleId="Title">
    <w:name w:val="Title"/>
    <w:basedOn w:val="Normal"/>
    <w:next w:val="Normal"/>
    <w:link w:val="TitleChar"/>
    <w:uiPriority w:val="10"/>
    <w:qFormat/>
    <w:rsid w:val="00E93A3E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93A3E"/>
    <w:rPr>
      <w:rFonts w:asciiTheme="majorHAnsi" w:eastAsiaTheme="majorEastAsia" w:hAnsiTheme="majorHAnsi" w:cstheme="majorBidi"/>
      <w:spacing w:val="5"/>
      <w:sz w:val="52"/>
      <w:szCs w:val="52"/>
      <w:lang w:val="en-GB"/>
    </w:rPr>
  </w:style>
  <w:style w:type="character" w:styleId="Strong">
    <w:name w:val="Strong"/>
    <w:uiPriority w:val="22"/>
    <w:qFormat/>
    <w:rsid w:val="00E93A3E"/>
    <w:rPr>
      <w:b/>
      <w:bCs/>
    </w:rPr>
  </w:style>
  <w:style w:type="paragraph" w:styleId="NoSpacing">
    <w:name w:val="No Spacing"/>
    <w:basedOn w:val="Normal"/>
    <w:uiPriority w:val="1"/>
    <w:qFormat/>
    <w:rsid w:val="00E93A3E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93A3E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E93A3E"/>
    <w:rPr>
      <w:i/>
      <w:iCs/>
      <w:sz w:val="24"/>
      <w:lang w:val="en-GB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93A3E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93A3E"/>
    <w:rPr>
      <w:b/>
      <w:bCs/>
      <w:i/>
      <w:iCs/>
      <w:sz w:val="24"/>
      <w:lang w:val="en-GB"/>
    </w:rPr>
  </w:style>
  <w:style w:type="character" w:styleId="SubtleEmphasis">
    <w:name w:val="Subtle Emphasis"/>
    <w:uiPriority w:val="19"/>
    <w:qFormat/>
    <w:rsid w:val="00E93A3E"/>
    <w:rPr>
      <w:i/>
      <w:iCs/>
    </w:rPr>
  </w:style>
  <w:style w:type="character" w:styleId="IntenseEmphasis">
    <w:name w:val="Intense Emphasis"/>
    <w:uiPriority w:val="21"/>
    <w:qFormat/>
    <w:rsid w:val="00E93A3E"/>
    <w:rPr>
      <w:b/>
      <w:bCs/>
    </w:rPr>
  </w:style>
  <w:style w:type="character" w:styleId="SubtleReference">
    <w:name w:val="Subtle Reference"/>
    <w:uiPriority w:val="31"/>
    <w:qFormat/>
    <w:rsid w:val="00E93A3E"/>
    <w:rPr>
      <w:smallCaps/>
    </w:rPr>
  </w:style>
  <w:style w:type="character" w:styleId="IntenseReference">
    <w:name w:val="Intense Reference"/>
    <w:uiPriority w:val="32"/>
    <w:qFormat/>
    <w:rsid w:val="00E93A3E"/>
    <w:rPr>
      <w:smallCaps/>
      <w:spacing w:val="5"/>
      <w:u w:val="single"/>
    </w:rPr>
  </w:style>
  <w:style w:type="character" w:styleId="BookTitle">
    <w:name w:val="Book Title"/>
    <w:uiPriority w:val="33"/>
    <w:qFormat/>
    <w:rsid w:val="00E93A3E"/>
    <w:rPr>
      <w:i/>
      <w:iCs/>
      <w:smallCaps/>
      <w:spacing w:val="5"/>
    </w:rPr>
  </w:style>
  <w:style w:type="character" w:customStyle="1" w:styleId="apple-converted-space">
    <w:name w:val="apple-converted-space"/>
    <w:basedOn w:val="DefaultParagraphFont"/>
    <w:rsid w:val="00E93A3E"/>
  </w:style>
  <w:style w:type="paragraph" w:customStyle="1" w:styleId="EndNoteBibliographyTitle">
    <w:name w:val="EndNote Bibliography Title"/>
    <w:basedOn w:val="Normal"/>
    <w:link w:val="EndNoteBibliographyTitleChar"/>
    <w:rsid w:val="00E93A3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3A3E"/>
    <w:rPr>
      <w:rFonts w:ascii="Calibri" w:hAnsi="Calibri" w:cs="Calibri"/>
      <w:noProof/>
      <w:sz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E93A3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3A3E"/>
    <w:rPr>
      <w:rFonts w:ascii="Calibri" w:hAnsi="Calibri" w:cs="Calibri"/>
      <w:noProof/>
      <w:sz w:val="24"/>
      <w:lang w:val="en-GB"/>
    </w:rPr>
  </w:style>
  <w:style w:type="character" w:styleId="Hyperlink">
    <w:name w:val="Hyperlink"/>
    <w:basedOn w:val="DefaultParagraphFont"/>
    <w:uiPriority w:val="99"/>
    <w:unhideWhenUsed/>
    <w:rsid w:val="00E93A3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3A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3A3E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93A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3A3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3A3E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3A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3A3E"/>
    <w:rPr>
      <w:b/>
      <w:bCs/>
      <w:sz w:val="20"/>
      <w:szCs w:val="20"/>
      <w:lang w:val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93A3E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93A3E"/>
  </w:style>
  <w:style w:type="character" w:customStyle="1" w:styleId="DateChar">
    <w:name w:val="Date Char"/>
    <w:basedOn w:val="DefaultParagraphFont"/>
    <w:link w:val="Date"/>
    <w:uiPriority w:val="99"/>
    <w:semiHidden/>
    <w:rsid w:val="00E93A3E"/>
    <w:rPr>
      <w:sz w:val="24"/>
      <w:lang w:val="en-GB"/>
    </w:rPr>
  </w:style>
  <w:style w:type="paragraph" w:styleId="Revision">
    <w:name w:val="Revision"/>
    <w:hidden/>
    <w:uiPriority w:val="99"/>
    <w:semiHidden/>
    <w:rsid w:val="00E93A3E"/>
    <w:pPr>
      <w:spacing w:after="0" w:line="240" w:lineRule="auto"/>
    </w:pPr>
    <w:rPr>
      <w:sz w:val="24"/>
      <w:lang w:val="en-GB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93A3E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256DFA"/>
    <w:pPr>
      <w:spacing w:after="0" w:line="240" w:lineRule="auto"/>
    </w:pPr>
    <w:rPr>
      <w:rFonts w:eastAsiaTheme="minorHAnsi"/>
      <w:lang w:val="de-CH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973B5D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3A3E"/>
    <w:pPr>
      <w:spacing w:after="200" w:line="276" w:lineRule="auto"/>
    </w:pPr>
    <w:rPr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3A3E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3A3E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93A3E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93A3E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93A3E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E93A3E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E93A3E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E93A3E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E93A3E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ulletlist">
    <w:name w:val="Bullet list"/>
    <w:basedOn w:val="ListParagraph"/>
    <w:link w:val="BulletlistChar"/>
    <w:qFormat/>
    <w:rsid w:val="00E93A3E"/>
    <w:pPr>
      <w:spacing w:before="120" w:after="120"/>
      <w:ind w:left="360" w:hanging="360"/>
    </w:pPr>
    <w:rPr>
      <w:rFonts w:eastAsia="Calibri"/>
    </w:rPr>
  </w:style>
  <w:style w:type="character" w:customStyle="1" w:styleId="BulletlistChar">
    <w:name w:val="Bullet list Char"/>
    <w:link w:val="Bulletlist"/>
    <w:rsid w:val="00E93A3E"/>
    <w:rPr>
      <w:rFonts w:eastAsia="Calibri"/>
      <w:sz w:val="24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E93A3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E93A3E"/>
    <w:rPr>
      <w:rFonts w:asciiTheme="majorHAnsi" w:eastAsiaTheme="majorEastAsia" w:hAnsiTheme="majorHAnsi" w:cstheme="majorBidi"/>
      <w:b/>
      <w:bCs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E93A3E"/>
    <w:rPr>
      <w:rFonts w:asciiTheme="majorHAnsi" w:eastAsiaTheme="majorEastAsia" w:hAnsiTheme="majorHAnsi" w:cstheme="majorBidi"/>
      <w:b/>
      <w:bCs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E93A3E"/>
    <w:rPr>
      <w:rFonts w:asciiTheme="majorHAnsi" w:eastAsiaTheme="majorEastAsia" w:hAnsiTheme="majorHAnsi" w:cstheme="majorBidi"/>
      <w:b/>
      <w:bCs/>
      <w:sz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E93A3E"/>
    <w:rPr>
      <w:rFonts w:asciiTheme="majorHAnsi" w:eastAsiaTheme="majorEastAsia" w:hAnsiTheme="majorHAnsi" w:cstheme="majorBidi"/>
      <w:b/>
      <w:bCs/>
      <w:i/>
      <w:iCs/>
      <w:sz w:val="24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rsid w:val="00E93A3E"/>
    <w:rPr>
      <w:rFonts w:asciiTheme="majorHAnsi" w:eastAsiaTheme="majorEastAsia" w:hAnsiTheme="majorHAnsi" w:cstheme="majorBidi"/>
      <w:b/>
      <w:bCs/>
      <w:color w:val="7F7F7F" w:themeColor="text1" w:themeTint="80"/>
      <w:sz w:val="24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E93A3E"/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4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E93A3E"/>
    <w:rPr>
      <w:rFonts w:asciiTheme="majorHAnsi" w:eastAsiaTheme="majorEastAsia" w:hAnsiTheme="majorHAnsi" w:cstheme="majorBidi"/>
      <w:i/>
      <w:iCs/>
      <w:sz w:val="24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rsid w:val="00E93A3E"/>
    <w:rPr>
      <w:rFonts w:asciiTheme="majorHAnsi" w:eastAsiaTheme="majorEastAsia" w:hAnsiTheme="majorHAnsi" w:cstheme="majorBidi"/>
      <w:sz w:val="20"/>
      <w:szCs w:val="20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rsid w:val="00E93A3E"/>
    <w:rPr>
      <w:rFonts w:asciiTheme="majorHAnsi" w:eastAsiaTheme="majorEastAsia" w:hAnsiTheme="majorHAnsi" w:cstheme="majorBidi"/>
      <w:i/>
      <w:iCs/>
      <w:spacing w:val="5"/>
      <w:sz w:val="20"/>
      <w:szCs w:val="20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E93A3E"/>
    <w:pPr>
      <w:spacing w:after="600"/>
    </w:pPr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93A3E"/>
    <w:rPr>
      <w:rFonts w:asciiTheme="majorHAnsi" w:eastAsiaTheme="majorEastAsia" w:hAnsiTheme="majorHAnsi" w:cstheme="majorBidi"/>
      <w:i/>
      <w:iCs/>
      <w:spacing w:val="13"/>
      <w:sz w:val="24"/>
      <w:szCs w:val="24"/>
      <w:lang w:val="en-GB"/>
    </w:rPr>
  </w:style>
  <w:style w:type="character" w:styleId="Emphasis">
    <w:name w:val="Emphasis"/>
    <w:uiPriority w:val="20"/>
    <w:qFormat/>
    <w:rsid w:val="00E93A3E"/>
    <w:rPr>
      <w:b/>
      <w:bCs/>
      <w:i/>
      <w:iCs/>
      <w:spacing w:val="10"/>
      <w:bdr w:val="none" w:sz="0" w:space="0" w:color="auto"/>
      <w:shd w:val="clear" w:color="auto" w:fill="auto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93A3E"/>
    <w:rPr>
      <w:sz w:val="24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E93A3E"/>
    <w:pPr>
      <w:outlineLvl w:val="9"/>
    </w:pPr>
    <w:rPr>
      <w:lang w:bidi="en-US"/>
    </w:rPr>
  </w:style>
  <w:style w:type="paragraph" w:styleId="Title">
    <w:name w:val="Title"/>
    <w:basedOn w:val="Normal"/>
    <w:next w:val="Normal"/>
    <w:link w:val="TitleChar"/>
    <w:uiPriority w:val="10"/>
    <w:qFormat/>
    <w:rsid w:val="00E93A3E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93A3E"/>
    <w:rPr>
      <w:rFonts w:asciiTheme="majorHAnsi" w:eastAsiaTheme="majorEastAsia" w:hAnsiTheme="majorHAnsi" w:cstheme="majorBidi"/>
      <w:spacing w:val="5"/>
      <w:sz w:val="52"/>
      <w:szCs w:val="52"/>
      <w:lang w:val="en-GB"/>
    </w:rPr>
  </w:style>
  <w:style w:type="character" w:styleId="Strong">
    <w:name w:val="Strong"/>
    <w:uiPriority w:val="22"/>
    <w:qFormat/>
    <w:rsid w:val="00E93A3E"/>
    <w:rPr>
      <w:b/>
      <w:bCs/>
    </w:rPr>
  </w:style>
  <w:style w:type="paragraph" w:styleId="NoSpacing">
    <w:name w:val="No Spacing"/>
    <w:basedOn w:val="Normal"/>
    <w:uiPriority w:val="1"/>
    <w:qFormat/>
    <w:rsid w:val="00E93A3E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93A3E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E93A3E"/>
    <w:rPr>
      <w:i/>
      <w:iCs/>
      <w:sz w:val="24"/>
      <w:lang w:val="en-GB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93A3E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93A3E"/>
    <w:rPr>
      <w:b/>
      <w:bCs/>
      <w:i/>
      <w:iCs/>
      <w:sz w:val="24"/>
      <w:lang w:val="en-GB"/>
    </w:rPr>
  </w:style>
  <w:style w:type="character" w:styleId="SubtleEmphasis">
    <w:name w:val="Subtle Emphasis"/>
    <w:uiPriority w:val="19"/>
    <w:qFormat/>
    <w:rsid w:val="00E93A3E"/>
    <w:rPr>
      <w:i/>
      <w:iCs/>
    </w:rPr>
  </w:style>
  <w:style w:type="character" w:styleId="IntenseEmphasis">
    <w:name w:val="Intense Emphasis"/>
    <w:uiPriority w:val="21"/>
    <w:qFormat/>
    <w:rsid w:val="00E93A3E"/>
    <w:rPr>
      <w:b/>
      <w:bCs/>
    </w:rPr>
  </w:style>
  <w:style w:type="character" w:styleId="SubtleReference">
    <w:name w:val="Subtle Reference"/>
    <w:uiPriority w:val="31"/>
    <w:qFormat/>
    <w:rsid w:val="00E93A3E"/>
    <w:rPr>
      <w:smallCaps/>
    </w:rPr>
  </w:style>
  <w:style w:type="character" w:styleId="IntenseReference">
    <w:name w:val="Intense Reference"/>
    <w:uiPriority w:val="32"/>
    <w:qFormat/>
    <w:rsid w:val="00E93A3E"/>
    <w:rPr>
      <w:smallCaps/>
      <w:spacing w:val="5"/>
      <w:u w:val="single"/>
    </w:rPr>
  </w:style>
  <w:style w:type="character" w:styleId="BookTitle">
    <w:name w:val="Book Title"/>
    <w:uiPriority w:val="33"/>
    <w:qFormat/>
    <w:rsid w:val="00E93A3E"/>
    <w:rPr>
      <w:i/>
      <w:iCs/>
      <w:smallCaps/>
      <w:spacing w:val="5"/>
    </w:rPr>
  </w:style>
  <w:style w:type="character" w:customStyle="1" w:styleId="apple-converted-space">
    <w:name w:val="apple-converted-space"/>
    <w:basedOn w:val="DefaultParagraphFont"/>
    <w:rsid w:val="00E93A3E"/>
  </w:style>
  <w:style w:type="paragraph" w:customStyle="1" w:styleId="EndNoteBibliographyTitle">
    <w:name w:val="EndNote Bibliography Title"/>
    <w:basedOn w:val="Normal"/>
    <w:link w:val="EndNoteBibliographyTitleChar"/>
    <w:rsid w:val="00E93A3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3A3E"/>
    <w:rPr>
      <w:rFonts w:ascii="Calibri" w:hAnsi="Calibri" w:cs="Calibri"/>
      <w:noProof/>
      <w:sz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E93A3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3A3E"/>
    <w:rPr>
      <w:rFonts w:ascii="Calibri" w:hAnsi="Calibri" w:cs="Calibri"/>
      <w:noProof/>
      <w:sz w:val="24"/>
      <w:lang w:val="en-GB"/>
    </w:rPr>
  </w:style>
  <w:style w:type="character" w:styleId="Hyperlink">
    <w:name w:val="Hyperlink"/>
    <w:basedOn w:val="DefaultParagraphFont"/>
    <w:uiPriority w:val="99"/>
    <w:unhideWhenUsed/>
    <w:rsid w:val="00E93A3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3A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3A3E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93A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3A3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3A3E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3A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3A3E"/>
    <w:rPr>
      <w:b/>
      <w:bCs/>
      <w:sz w:val="20"/>
      <w:szCs w:val="20"/>
      <w:lang w:val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93A3E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93A3E"/>
  </w:style>
  <w:style w:type="character" w:customStyle="1" w:styleId="DateChar">
    <w:name w:val="Date Char"/>
    <w:basedOn w:val="DefaultParagraphFont"/>
    <w:link w:val="Date"/>
    <w:uiPriority w:val="99"/>
    <w:semiHidden/>
    <w:rsid w:val="00E93A3E"/>
    <w:rPr>
      <w:sz w:val="24"/>
      <w:lang w:val="en-GB"/>
    </w:rPr>
  </w:style>
  <w:style w:type="paragraph" w:styleId="Revision">
    <w:name w:val="Revision"/>
    <w:hidden/>
    <w:uiPriority w:val="99"/>
    <w:semiHidden/>
    <w:rsid w:val="00E93A3E"/>
    <w:pPr>
      <w:spacing w:after="0" w:line="240" w:lineRule="auto"/>
    </w:pPr>
    <w:rPr>
      <w:sz w:val="24"/>
      <w:lang w:val="en-GB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93A3E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256DFA"/>
    <w:pPr>
      <w:spacing w:after="0" w:line="240" w:lineRule="auto"/>
    </w:pPr>
    <w:rPr>
      <w:rFonts w:eastAsiaTheme="minorHAnsi"/>
      <w:lang w:val="de-CH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973B5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782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65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23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60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44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9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7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1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39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8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05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4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66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7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2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43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tyles" Target="styles.xml"/><Relationship Id="rId7" Type="http://schemas.openxmlformats.org/officeDocument/2006/relationships/image" Target="media/image1.wmf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openxmlformats.org/officeDocument/2006/relationships/image" Target="media/image10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png"/><Relationship Id="rId5" Type="http://schemas.openxmlformats.org/officeDocument/2006/relationships/settings" Target="setting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E36E4D-D0D4-47C5-B459-42A5949F39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5291</Words>
  <Characters>30906</Characters>
  <Application>Microsoft Office Word</Application>
  <DocSecurity>0</DocSecurity>
  <Lines>1717</Lines>
  <Paragraphs>12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4991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ABADON</cp:lastModifiedBy>
  <cp:revision>2</cp:revision>
  <dcterms:created xsi:type="dcterms:W3CDTF">2019-06-14T09:04:00Z</dcterms:created>
  <dcterms:modified xsi:type="dcterms:W3CDTF">2019-06-14T09:04:00Z</dcterms:modified>
</cp:coreProperties>
</file>